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5D18E" w14:textId="77777777" w:rsidR="00984E91" w:rsidRDefault="00507921" w:rsidP="00507921">
      <w:pPr>
        <w:pStyle w:val="Heading1"/>
        <w:rPr>
          <w:noProof/>
        </w:rPr>
      </w:pPr>
      <w:bookmarkStart w:id="0" w:name="_Toc73523515"/>
      <w:r>
        <w:t>INDEX</w:t>
      </w:r>
      <w:bookmarkEnd w:id="0"/>
      <w:r>
        <w:fldChar w:fldCharType="begin"/>
      </w:r>
      <w:r>
        <w:instrText xml:space="preserve"> TOC \o "1-2" \h \z \u </w:instrText>
      </w:r>
      <w:r>
        <w:fldChar w:fldCharType="separate"/>
      </w:r>
    </w:p>
    <w:p w14:paraId="3F5526C7" w14:textId="2761DDA8" w:rsidR="00984E91" w:rsidRDefault="00232BE2">
      <w:pPr>
        <w:pStyle w:val="TOC1"/>
        <w:tabs>
          <w:tab w:val="right" w:leader="dot" w:pos="8544"/>
        </w:tabs>
        <w:rPr>
          <w:rFonts w:asciiTheme="minorHAnsi" w:eastAsiaTheme="minorEastAsia" w:hAnsiTheme="minorHAnsi"/>
          <w:noProof/>
          <w:sz w:val="22"/>
        </w:rPr>
      </w:pPr>
      <w:hyperlink w:anchor="_Toc73523515" w:history="1">
        <w:r w:rsidR="00984E91" w:rsidRPr="00B571EA">
          <w:rPr>
            <w:rStyle w:val="Hyperlink"/>
            <w:noProof/>
          </w:rPr>
          <w:t>INDEX</w:t>
        </w:r>
        <w:r w:rsidR="00984E91">
          <w:rPr>
            <w:noProof/>
            <w:webHidden/>
          </w:rPr>
          <w:tab/>
        </w:r>
        <w:r w:rsidR="00984E91">
          <w:rPr>
            <w:noProof/>
            <w:webHidden/>
          </w:rPr>
          <w:fldChar w:fldCharType="begin"/>
        </w:r>
        <w:r w:rsidR="00984E91">
          <w:rPr>
            <w:noProof/>
            <w:webHidden/>
          </w:rPr>
          <w:instrText xml:space="preserve"> PAGEREF _Toc73523515 \h </w:instrText>
        </w:r>
        <w:r w:rsidR="00984E91">
          <w:rPr>
            <w:noProof/>
            <w:webHidden/>
          </w:rPr>
        </w:r>
        <w:r w:rsidR="00984E91">
          <w:rPr>
            <w:noProof/>
            <w:webHidden/>
          </w:rPr>
          <w:fldChar w:fldCharType="separate"/>
        </w:r>
        <w:r w:rsidR="00984E91">
          <w:rPr>
            <w:noProof/>
            <w:webHidden/>
          </w:rPr>
          <w:t>2</w:t>
        </w:r>
        <w:r w:rsidR="00984E91">
          <w:rPr>
            <w:noProof/>
            <w:webHidden/>
          </w:rPr>
          <w:fldChar w:fldCharType="end"/>
        </w:r>
      </w:hyperlink>
    </w:p>
    <w:p w14:paraId="40BD733D" w14:textId="7DDB648D" w:rsidR="00984E91" w:rsidRDefault="00232BE2">
      <w:pPr>
        <w:pStyle w:val="TOC1"/>
        <w:tabs>
          <w:tab w:val="right" w:leader="dot" w:pos="8544"/>
        </w:tabs>
        <w:rPr>
          <w:rFonts w:asciiTheme="minorHAnsi" w:eastAsiaTheme="minorEastAsia" w:hAnsiTheme="minorHAnsi"/>
          <w:noProof/>
          <w:sz w:val="22"/>
        </w:rPr>
      </w:pPr>
      <w:hyperlink w:anchor="_Toc73523516" w:history="1">
        <w:r w:rsidR="00984E91" w:rsidRPr="00B571EA">
          <w:rPr>
            <w:rStyle w:val="Hyperlink"/>
            <w:noProof/>
          </w:rPr>
          <w:t>LIST OF FIGURES</w:t>
        </w:r>
        <w:r w:rsidR="00984E91">
          <w:rPr>
            <w:noProof/>
            <w:webHidden/>
          </w:rPr>
          <w:tab/>
        </w:r>
        <w:r w:rsidR="00984E91">
          <w:rPr>
            <w:noProof/>
            <w:webHidden/>
          </w:rPr>
          <w:fldChar w:fldCharType="begin"/>
        </w:r>
        <w:r w:rsidR="00984E91">
          <w:rPr>
            <w:noProof/>
            <w:webHidden/>
          </w:rPr>
          <w:instrText xml:space="preserve"> PAGEREF _Toc73523516 \h </w:instrText>
        </w:r>
        <w:r w:rsidR="00984E91">
          <w:rPr>
            <w:noProof/>
            <w:webHidden/>
          </w:rPr>
        </w:r>
        <w:r w:rsidR="00984E91">
          <w:rPr>
            <w:noProof/>
            <w:webHidden/>
          </w:rPr>
          <w:fldChar w:fldCharType="separate"/>
        </w:r>
        <w:r w:rsidR="00984E91">
          <w:rPr>
            <w:noProof/>
            <w:webHidden/>
          </w:rPr>
          <w:t>3</w:t>
        </w:r>
        <w:r w:rsidR="00984E91">
          <w:rPr>
            <w:noProof/>
            <w:webHidden/>
          </w:rPr>
          <w:fldChar w:fldCharType="end"/>
        </w:r>
      </w:hyperlink>
    </w:p>
    <w:p w14:paraId="3EFAC7EC" w14:textId="672C7669" w:rsidR="00984E91" w:rsidRDefault="00232BE2">
      <w:pPr>
        <w:pStyle w:val="TOC1"/>
        <w:tabs>
          <w:tab w:val="right" w:leader="dot" w:pos="8544"/>
        </w:tabs>
        <w:rPr>
          <w:rFonts w:asciiTheme="minorHAnsi" w:eastAsiaTheme="minorEastAsia" w:hAnsiTheme="minorHAnsi"/>
          <w:noProof/>
          <w:sz w:val="22"/>
        </w:rPr>
      </w:pPr>
      <w:hyperlink w:anchor="_Toc73523517" w:history="1">
        <w:r w:rsidR="00984E91" w:rsidRPr="00B571EA">
          <w:rPr>
            <w:rStyle w:val="Hyperlink"/>
            <w:noProof/>
          </w:rPr>
          <w:t>LIST OF TABLES</w:t>
        </w:r>
        <w:r w:rsidR="00984E91">
          <w:rPr>
            <w:noProof/>
            <w:webHidden/>
          </w:rPr>
          <w:tab/>
        </w:r>
        <w:r w:rsidR="00984E91">
          <w:rPr>
            <w:noProof/>
            <w:webHidden/>
          </w:rPr>
          <w:fldChar w:fldCharType="begin"/>
        </w:r>
        <w:r w:rsidR="00984E91">
          <w:rPr>
            <w:noProof/>
            <w:webHidden/>
          </w:rPr>
          <w:instrText xml:space="preserve"> PAGEREF _Toc73523517 \h </w:instrText>
        </w:r>
        <w:r w:rsidR="00984E91">
          <w:rPr>
            <w:noProof/>
            <w:webHidden/>
          </w:rPr>
        </w:r>
        <w:r w:rsidR="00984E91">
          <w:rPr>
            <w:noProof/>
            <w:webHidden/>
          </w:rPr>
          <w:fldChar w:fldCharType="separate"/>
        </w:r>
        <w:r w:rsidR="00984E91">
          <w:rPr>
            <w:noProof/>
            <w:webHidden/>
          </w:rPr>
          <w:t>4</w:t>
        </w:r>
        <w:r w:rsidR="00984E91">
          <w:rPr>
            <w:noProof/>
            <w:webHidden/>
          </w:rPr>
          <w:fldChar w:fldCharType="end"/>
        </w:r>
      </w:hyperlink>
    </w:p>
    <w:p w14:paraId="35D47DA1" w14:textId="47F0CE42" w:rsidR="00984E91" w:rsidRDefault="00232BE2">
      <w:pPr>
        <w:pStyle w:val="TOC1"/>
        <w:tabs>
          <w:tab w:val="right" w:leader="dot" w:pos="8544"/>
        </w:tabs>
        <w:rPr>
          <w:rFonts w:asciiTheme="minorHAnsi" w:eastAsiaTheme="minorEastAsia" w:hAnsiTheme="minorHAnsi"/>
          <w:noProof/>
          <w:sz w:val="22"/>
        </w:rPr>
      </w:pPr>
      <w:hyperlink w:anchor="_Toc73523518" w:history="1">
        <w:r w:rsidR="00984E91" w:rsidRPr="00B571EA">
          <w:rPr>
            <w:rStyle w:val="Hyperlink"/>
            <w:noProof/>
          </w:rPr>
          <w:t>LIST OF ABBREVIATIONS AND ACRONYMS</w:t>
        </w:r>
        <w:r w:rsidR="00984E91">
          <w:rPr>
            <w:noProof/>
            <w:webHidden/>
          </w:rPr>
          <w:tab/>
        </w:r>
        <w:r w:rsidR="00984E91">
          <w:rPr>
            <w:noProof/>
            <w:webHidden/>
          </w:rPr>
          <w:fldChar w:fldCharType="begin"/>
        </w:r>
        <w:r w:rsidR="00984E91">
          <w:rPr>
            <w:noProof/>
            <w:webHidden/>
          </w:rPr>
          <w:instrText xml:space="preserve"> PAGEREF _Toc73523518 \h </w:instrText>
        </w:r>
        <w:r w:rsidR="00984E91">
          <w:rPr>
            <w:noProof/>
            <w:webHidden/>
          </w:rPr>
        </w:r>
        <w:r w:rsidR="00984E91">
          <w:rPr>
            <w:noProof/>
            <w:webHidden/>
          </w:rPr>
          <w:fldChar w:fldCharType="separate"/>
        </w:r>
        <w:r w:rsidR="00984E91">
          <w:rPr>
            <w:noProof/>
            <w:webHidden/>
          </w:rPr>
          <w:t>5</w:t>
        </w:r>
        <w:r w:rsidR="00984E91">
          <w:rPr>
            <w:noProof/>
            <w:webHidden/>
          </w:rPr>
          <w:fldChar w:fldCharType="end"/>
        </w:r>
      </w:hyperlink>
    </w:p>
    <w:p w14:paraId="33E45B9C" w14:textId="3639CAFC" w:rsidR="00984E91" w:rsidRDefault="00232BE2">
      <w:pPr>
        <w:pStyle w:val="TOC1"/>
        <w:tabs>
          <w:tab w:val="right" w:leader="dot" w:pos="8544"/>
        </w:tabs>
        <w:rPr>
          <w:rFonts w:asciiTheme="minorHAnsi" w:eastAsiaTheme="minorEastAsia" w:hAnsiTheme="minorHAnsi"/>
          <w:noProof/>
          <w:sz w:val="22"/>
        </w:rPr>
      </w:pPr>
      <w:hyperlink w:anchor="_Toc73523519" w:history="1">
        <w:r w:rsidR="00984E91" w:rsidRPr="00B571EA">
          <w:rPr>
            <w:rStyle w:val="Hyperlink"/>
            <w:noProof/>
          </w:rPr>
          <w:t>LIST OF SYMBOLS</w:t>
        </w:r>
        <w:r w:rsidR="00984E91">
          <w:rPr>
            <w:noProof/>
            <w:webHidden/>
          </w:rPr>
          <w:tab/>
        </w:r>
        <w:r w:rsidR="00984E91">
          <w:rPr>
            <w:noProof/>
            <w:webHidden/>
          </w:rPr>
          <w:fldChar w:fldCharType="begin"/>
        </w:r>
        <w:r w:rsidR="00984E91">
          <w:rPr>
            <w:noProof/>
            <w:webHidden/>
          </w:rPr>
          <w:instrText xml:space="preserve"> PAGEREF _Toc73523519 \h </w:instrText>
        </w:r>
        <w:r w:rsidR="00984E91">
          <w:rPr>
            <w:noProof/>
            <w:webHidden/>
          </w:rPr>
        </w:r>
        <w:r w:rsidR="00984E91">
          <w:rPr>
            <w:noProof/>
            <w:webHidden/>
          </w:rPr>
          <w:fldChar w:fldCharType="separate"/>
        </w:r>
        <w:r w:rsidR="00984E91">
          <w:rPr>
            <w:noProof/>
            <w:webHidden/>
          </w:rPr>
          <w:t>7</w:t>
        </w:r>
        <w:r w:rsidR="00984E91">
          <w:rPr>
            <w:noProof/>
            <w:webHidden/>
          </w:rPr>
          <w:fldChar w:fldCharType="end"/>
        </w:r>
      </w:hyperlink>
    </w:p>
    <w:p w14:paraId="5A9B4C82" w14:textId="2ECD7EA2" w:rsidR="00984E91" w:rsidRDefault="00232BE2">
      <w:pPr>
        <w:pStyle w:val="TOC1"/>
        <w:tabs>
          <w:tab w:val="right" w:leader="dot" w:pos="8544"/>
        </w:tabs>
        <w:rPr>
          <w:rFonts w:asciiTheme="minorHAnsi" w:eastAsiaTheme="minorEastAsia" w:hAnsiTheme="minorHAnsi"/>
          <w:noProof/>
          <w:sz w:val="22"/>
        </w:rPr>
      </w:pPr>
      <w:hyperlink w:anchor="_Toc73523520" w:history="1">
        <w:r w:rsidR="00984E91" w:rsidRPr="00B571EA">
          <w:rPr>
            <w:rStyle w:val="Hyperlink"/>
            <w:noProof/>
          </w:rPr>
          <w:t>CHAPTER 1: INTRODUCTION</w:t>
        </w:r>
        <w:r w:rsidR="00984E91">
          <w:rPr>
            <w:noProof/>
            <w:webHidden/>
          </w:rPr>
          <w:tab/>
        </w:r>
        <w:r w:rsidR="00984E91">
          <w:rPr>
            <w:noProof/>
            <w:webHidden/>
          </w:rPr>
          <w:fldChar w:fldCharType="begin"/>
        </w:r>
        <w:r w:rsidR="00984E91">
          <w:rPr>
            <w:noProof/>
            <w:webHidden/>
          </w:rPr>
          <w:instrText xml:space="preserve"> PAGEREF _Toc73523520 \h </w:instrText>
        </w:r>
        <w:r w:rsidR="00984E91">
          <w:rPr>
            <w:noProof/>
            <w:webHidden/>
          </w:rPr>
        </w:r>
        <w:r w:rsidR="00984E91">
          <w:rPr>
            <w:noProof/>
            <w:webHidden/>
          </w:rPr>
          <w:fldChar w:fldCharType="separate"/>
        </w:r>
        <w:r w:rsidR="00984E91">
          <w:rPr>
            <w:noProof/>
            <w:webHidden/>
          </w:rPr>
          <w:t>1</w:t>
        </w:r>
        <w:r w:rsidR="00984E91">
          <w:rPr>
            <w:noProof/>
            <w:webHidden/>
          </w:rPr>
          <w:fldChar w:fldCharType="end"/>
        </w:r>
      </w:hyperlink>
    </w:p>
    <w:p w14:paraId="12D2F317" w14:textId="63F30248" w:rsidR="00984E91" w:rsidRDefault="00232BE2">
      <w:pPr>
        <w:pStyle w:val="TOC2"/>
        <w:tabs>
          <w:tab w:val="left" w:pos="1540"/>
          <w:tab w:val="right" w:leader="dot" w:pos="8544"/>
        </w:tabs>
        <w:rPr>
          <w:rFonts w:asciiTheme="minorHAnsi" w:eastAsiaTheme="minorEastAsia" w:hAnsiTheme="minorHAnsi"/>
          <w:noProof/>
          <w:sz w:val="22"/>
        </w:rPr>
      </w:pPr>
      <w:hyperlink w:anchor="_Toc73523521" w:history="1">
        <w:r w:rsidR="00984E91" w:rsidRPr="00B571EA">
          <w:rPr>
            <w:rStyle w:val="Hyperlink"/>
            <w:noProof/>
          </w:rPr>
          <w:t>1.1</w:t>
        </w:r>
        <w:r w:rsidR="00984E91">
          <w:rPr>
            <w:rFonts w:asciiTheme="minorHAnsi" w:eastAsiaTheme="minorEastAsia" w:hAnsiTheme="minorHAnsi"/>
            <w:noProof/>
            <w:sz w:val="22"/>
          </w:rPr>
          <w:tab/>
        </w:r>
        <w:r w:rsidR="00984E91" w:rsidRPr="00B571EA">
          <w:rPr>
            <w:rStyle w:val="Hyperlink"/>
            <w:noProof/>
          </w:rPr>
          <w:t>RELATED WORK</w:t>
        </w:r>
        <w:r w:rsidR="00984E91">
          <w:rPr>
            <w:noProof/>
            <w:webHidden/>
          </w:rPr>
          <w:tab/>
        </w:r>
        <w:r w:rsidR="00984E91">
          <w:rPr>
            <w:noProof/>
            <w:webHidden/>
          </w:rPr>
          <w:fldChar w:fldCharType="begin"/>
        </w:r>
        <w:r w:rsidR="00984E91">
          <w:rPr>
            <w:noProof/>
            <w:webHidden/>
          </w:rPr>
          <w:instrText xml:space="preserve"> PAGEREF _Toc73523521 \h </w:instrText>
        </w:r>
        <w:r w:rsidR="00984E91">
          <w:rPr>
            <w:noProof/>
            <w:webHidden/>
          </w:rPr>
        </w:r>
        <w:r w:rsidR="00984E91">
          <w:rPr>
            <w:noProof/>
            <w:webHidden/>
          </w:rPr>
          <w:fldChar w:fldCharType="separate"/>
        </w:r>
        <w:r w:rsidR="00984E91">
          <w:rPr>
            <w:noProof/>
            <w:webHidden/>
          </w:rPr>
          <w:t>3</w:t>
        </w:r>
        <w:r w:rsidR="00984E91">
          <w:rPr>
            <w:noProof/>
            <w:webHidden/>
          </w:rPr>
          <w:fldChar w:fldCharType="end"/>
        </w:r>
      </w:hyperlink>
    </w:p>
    <w:p w14:paraId="41C4875B" w14:textId="681C1F6C" w:rsidR="00984E91" w:rsidRDefault="00232BE2">
      <w:pPr>
        <w:pStyle w:val="TOC2"/>
        <w:tabs>
          <w:tab w:val="left" w:pos="1540"/>
          <w:tab w:val="right" w:leader="dot" w:pos="8544"/>
        </w:tabs>
        <w:rPr>
          <w:rFonts w:asciiTheme="minorHAnsi" w:eastAsiaTheme="minorEastAsia" w:hAnsiTheme="minorHAnsi"/>
          <w:noProof/>
          <w:sz w:val="22"/>
        </w:rPr>
      </w:pPr>
      <w:hyperlink w:anchor="_Toc73523522" w:history="1">
        <w:r w:rsidR="00984E91" w:rsidRPr="00B571EA">
          <w:rPr>
            <w:rStyle w:val="Hyperlink"/>
            <w:noProof/>
          </w:rPr>
          <w:t>1.2</w:t>
        </w:r>
        <w:r w:rsidR="00984E91">
          <w:rPr>
            <w:rFonts w:asciiTheme="minorHAnsi" w:eastAsiaTheme="minorEastAsia" w:hAnsiTheme="minorHAnsi"/>
            <w:noProof/>
            <w:sz w:val="22"/>
          </w:rPr>
          <w:tab/>
        </w:r>
        <w:r w:rsidR="00984E91" w:rsidRPr="00B571EA">
          <w:rPr>
            <w:rStyle w:val="Hyperlink"/>
            <w:noProof/>
          </w:rPr>
          <w:t>RESEARCH PROBLEM</w:t>
        </w:r>
        <w:r w:rsidR="00984E91">
          <w:rPr>
            <w:noProof/>
            <w:webHidden/>
          </w:rPr>
          <w:tab/>
        </w:r>
        <w:r w:rsidR="00984E91">
          <w:rPr>
            <w:noProof/>
            <w:webHidden/>
          </w:rPr>
          <w:fldChar w:fldCharType="begin"/>
        </w:r>
        <w:r w:rsidR="00984E91">
          <w:rPr>
            <w:noProof/>
            <w:webHidden/>
          </w:rPr>
          <w:instrText xml:space="preserve"> PAGEREF _Toc73523522 \h </w:instrText>
        </w:r>
        <w:r w:rsidR="00984E91">
          <w:rPr>
            <w:noProof/>
            <w:webHidden/>
          </w:rPr>
        </w:r>
        <w:r w:rsidR="00984E91">
          <w:rPr>
            <w:noProof/>
            <w:webHidden/>
          </w:rPr>
          <w:fldChar w:fldCharType="separate"/>
        </w:r>
        <w:r w:rsidR="00984E91">
          <w:rPr>
            <w:noProof/>
            <w:webHidden/>
          </w:rPr>
          <w:t>8</w:t>
        </w:r>
        <w:r w:rsidR="00984E91">
          <w:rPr>
            <w:noProof/>
            <w:webHidden/>
          </w:rPr>
          <w:fldChar w:fldCharType="end"/>
        </w:r>
      </w:hyperlink>
    </w:p>
    <w:p w14:paraId="2B898B45" w14:textId="4E46EF0D" w:rsidR="00984E91" w:rsidRDefault="00232BE2">
      <w:pPr>
        <w:pStyle w:val="TOC2"/>
        <w:tabs>
          <w:tab w:val="left" w:pos="1540"/>
          <w:tab w:val="right" w:leader="dot" w:pos="8544"/>
        </w:tabs>
        <w:rPr>
          <w:rFonts w:asciiTheme="minorHAnsi" w:eastAsiaTheme="minorEastAsia" w:hAnsiTheme="minorHAnsi"/>
          <w:noProof/>
          <w:sz w:val="22"/>
        </w:rPr>
      </w:pPr>
      <w:hyperlink w:anchor="_Toc73523523" w:history="1">
        <w:r w:rsidR="00984E91" w:rsidRPr="00B571EA">
          <w:rPr>
            <w:rStyle w:val="Hyperlink"/>
            <w:noProof/>
          </w:rPr>
          <w:t>1.3</w:t>
        </w:r>
        <w:r w:rsidR="00984E91">
          <w:rPr>
            <w:rFonts w:asciiTheme="minorHAnsi" w:eastAsiaTheme="minorEastAsia" w:hAnsiTheme="minorHAnsi"/>
            <w:noProof/>
            <w:sz w:val="22"/>
          </w:rPr>
          <w:tab/>
        </w:r>
        <w:r w:rsidR="00984E91" w:rsidRPr="00B571EA">
          <w:rPr>
            <w:rStyle w:val="Hyperlink"/>
            <w:noProof/>
          </w:rPr>
          <w:t>HYPOTHESIS</w:t>
        </w:r>
        <w:r w:rsidR="00984E91">
          <w:rPr>
            <w:noProof/>
            <w:webHidden/>
          </w:rPr>
          <w:tab/>
        </w:r>
        <w:r w:rsidR="00984E91">
          <w:rPr>
            <w:noProof/>
            <w:webHidden/>
          </w:rPr>
          <w:fldChar w:fldCharType="begin"/>
        </w:r>
        <w:r w:rsidR="00984E91">
          <w:rPr>
            <w:noProof/>
            <w:webHidden/>
          </w:rPr>
          <w:instrText xml:space="preserve"> PAGEREF _Toc73523523 \h </w:instrText>
        </w:r>
        <w:r w:rsidR="00984E91">
          <w:rPr>
            <w:noProof/>
            <w:webHidden/>
          </w:rPr>
        </w:r>
        <w:r w:rsidR="00984E91">
          <w:rPr>
            <w:noProof/>
            <w:webHidden/>
          </w:rPr>
          <w:fldChar w:fldCharType="separate"/>
        </w:r>
        <w:r w:rsidR="00984E91">
          <w:rPr>
            <w:noProof/>
            <w:webHidden/>
          </w:rPr>
          <w:t>9</w:t>
        </w:r>
        <w:r w:rsidR="00984E91">
          <w:rPr>
            <w:noProof/>
            <w:webHidden/>
          </w:rPr>
          <w:fldChar w:fldCharType="end"/>
        </w:r>
      </w:hyperlink>
    </w:p>
    <w:p w14:paraId="56B0AE68" w14:textId="5A1FD843" w:rsidR="00984E91" w:rsidRDefault="00232BE2">
      <w:pPr>
        <w:pStyle w:val="TOC2"/>
        <w:tabs>
          <w:tab w:val="left" w:pos="1540"/>
          <w:tab w:val="right" w:leader="dot" w:pos="8544"/>
        </w:tabs>
        <w:rPr>
          <w:rFonts w:asciiTheme="minorHAnsi" w:eastAsiaTheme="minorEastAsia" w:hAnsiTheme="minorHAnsi"/>
          <w:noProof/>
          <w:sz w:val="22"/>
        </w:rPr>
      </w:pPr>
      <w:hyperlink w:anchor="_Toc73523524" w:history="1">
        <w:r w:rsidR="00984E91" w:rsidRPr="00B571EA">
          <w:rPr>
            <w:rStyle w:val="Hyperlink"/>
            <w:noProof/>
          </w:rPr>
          <w:t>1.4</w:t>
        </w:r>
        <w:r w:rsidR="00984E91">
          <w:rPr>
            <w:rFonts w:asciiTheme="minorHAnsi" w:eastAsiaTheme="minorEastAsia" w:hAnsiTheme="minorHAnsi"/>
            <w:noProof/>
            <w:sz w:val="22"/>
          </w:rPr>
          <w:tab/>
        </w:r>
        <w:r w:rsidR="00984E91" w:rsidRPr="00B571EA">
          <w:rPr>
            <w:rStyle w:val="Hyperlink"/>
            <w:noProof/>
          </w:rPr>
          <w:t>OBJECTIVES</w:t>
        </w:r>
        <w:r w:rsidR="00984E91">
          <w:rPr>
            <w:noProof/>
            <w:webHidden/>
          </w:rPr>
          <w:tab/>
        </w:r>
        <w:r w:rsidR="00984E91">
          <w:rPr>
            <w:noProof/>
            <w:webHidden/>
          </w:rPr>
          <w:fldChar w:fldCharType="begin"/>
        </w:r>
        <w:r w:rsidR="00984E91">
          <w:rPr>
            <w:noProof/>
            <w:webHidden/>
          </w:rPr>
          <w:instrText xml:space="preserve"> PAGEREF _Toc73523524 \h </w:instrText>
        </w:r>
        <w:r w:rsidR="00984E91">
          <w:rPr>
            <w:noProof/>
            <w:webHidden/>
          </w:rPr>
        </w:r>
        <w:r w:rsidR="00984E91">
          <w:rPr>
            <w:noProof/>
            <w:webHidden/>
          </w:rPr>
          <w:fldChar w:fldCharType="separate"/>
        </w:r>
        <w:r w:rsidR="00984E91">
          <w:rPr>
            <w:noProof/>
            <w:webHidden/>
          </w:rPr>
          <w:t>9</w:t>
        </w:r>
        <w:r w:rsidR="00984E91">
          <w:rPr>
            <w:noProof/>
            <w:webHidden/>
          </w:rPr>
          <w:fldChar w:fldCharType="end"/>
        </w:r>
      </w:hyperlink>
    </w:p>
    <w:p w14:paraId="531FAB8A" w14:textId="07D3A60F" w:rsidR="00984E91" w:rsidRDefault="00232BE2">
      <w:pPr>
        <w:pStyle w:val="TOC1"/>
        <w:tabs>
          <w:tab w:val="right" w:leader="dot" w:pos="8544"/>
        </w:tabs>
        <w:rPr>
          <w:rFonts w:asciiTheme="minorHAnsi" w:eastAsiaTheme="minorEastAsia" w:hAnsiTheme="minorHAnsi"/>
          <w:noProof/>
          <w:sz w:val="22"/>
        </w:rPr>
      </w:pPr>
      <w:hyperlink w:anchor="_Toc73523525" w:history="1">
        <w:r w:rsidR="00984E91" w:rsidRPr="00B571EA">
          <w:rPr>
            <w:rStyle w:val="Hyperlink"/>
            <w:noProof/>
          </w:rPr>
          <w:t>CHAPTER 2: SIGNAL AND SYSTEM MODEL</w:t>
        </w:r>
        <w:r w:rsidR="00984E91">
          <w:rPr>
            <w:noProof/>
            <w:webHidden/>
          </w:rPr>
          <w:tab/>
        </w:r>
        <w:r w:rsidR="00984E91">
          <w:rPr>
            <w:noProof/>
            <w:webHidden/>
          </w:rPr>
          <w:fldChar w:fldCharType="begin"/>
        </w:r>
        <w:r w:rsidR="00984E91">
          <w:rPr>
            <w:noProof/>
            <w:webHidden/>
          </w:rPr>
          <w:instrText xml:space="preserve"> PAGEREF _Toc73523525 \h </w:instrText>
        </w:r>
        <w:r w:rsidR="00984E91">
          <w:rPr>
            <w:noProof/>
            <w:webHidden/>
          </w:rPr>
        </w:r>
        <w:r w:rsidR="00984E91">
          <w:rPr>
            <w:noProof/>
            <w:webHidden/>
          </w:rPr>
          <w:fldChar w:fldCharType="separate"/>
        </w:r>
        <w:r w:rsidR="00984E91">
          <w:rPr>
            <w:noProof/>
            <w:webHidden/>
          </w:rPr>
          <w:t>10</w:t>
        </w:r>
        <w:r w:rsidR="00984E91">
          <w:rPr>
            <w:noProof/>
            <w:webHidden/>
          </w:rPr>
          <w:fldChar w:fldCharType="end"/>
        </w:r>
      </w:hyperlink>
    </w:p>
    <w:p w14:paraId="0104AC39" w14:textId="549EC31F" w:rsidR="00984E91" w:rsidRDefault="00232BE2">
      <w:pPr>
        <w:pStyle w:val="TOC2"/>
        <w:tabs>
          <w:tab w:val="left" w:pos="1540"/>
          <w:tab w:val="right" w:leader="dot" w:pos="8544"/>
        </w:tabs>
        <w:rPr>
          <w:rFonts w:asciiTheme="minorHAnsi" w:eastAsiaTheme="minorEastAsia" w:hAnsiTheme="minorHAnsi"/>
          <w:noProof/>
          <w:sz w:val="22"/>
        </w:rPr>
      </w:pPr>
      <w:hyperlink w:anchor="_Toc73523526" w:history="1">
        <w:r w:rsidR="00984E91" w:rsidRPr="00B571EA">
          <w:rPr>
            <w:rStyle w:val="Hyperlink"/>
            <w:noProof/>
          </w:rPr>
          <w:t>2.1</w:t>
        </w:r>
        <w:r w:rsidR="00984E91">
          <w:rPr>
            <w:rFonts w:asciiTheme="minorHAnsi" w:eastAsiaTheme="minorEastAsia" w:hAnsiTheme="minorHAnsi"/>
            <w:noProof/>
            <w:sz w:val="22"/>
          </w:rPr>
          <w:tab/>
        </w:r>
        <w:r w:rsidR="00984E91" w:rsidRPr="00B571EA">
          <w:rPr>
            <w:rStyle w:val="Hyperlink"/>
            <w:noProof/>
          </w:rPr>
          <w:t>DOA estim</w:t>
        </w:r>
        <w:r w:rsidR="00984E91" w:rsidRPr="00B571EA">
          <w:rPr>
            <w:rStyle w:val="Hyperlink"/>
            <w:noProof/>
          </w:rPr>
          <w:t>a</w:t>
        </w:r>
        <w:r w:rsidR="00984E91" w:rsidRPr="00B571EA">
          <w:rPr>
            <w:rStyle w:val="Hyperlink"/>
            <w:noProof/>
          </w:rPr>
          <w:t>tion as a classification problem</w:t>
        </w:r>
        <w:r w:rsidR="00984E91">
          <w:rPr>
            <w:noProof/>
            <w:webHidden/>
          </w:rPr>
          <w:tab/>
        </w:r>
        <w:r w:rsidR="00984E91">
          <w:rPr>
            <w:noProof/>
            <w:webHidden/>
          </w:rPr>
          <w:fldChar w:fldCharType="begin"/>
        </w:r>
        <w:r w:rsidR="00984E91">
          <w:rPr>
            <w:noProof/>
            <w:webHidden/>
          </w:rPr>
          <w:instrText xml:space="preserve"> PAGEREF _Toc73523526 \h </w:instrText>
        </w:r>
        <w:r w:rsidR="00984E91">
          <w:rPr>
            <w:noProof/>
            <w:webHidden/>
          </w:rPr>
        </w:r>
        <w:r w:rsidR="00984E91">
          <w:rPr>
            <w:noProof/>
            <w:webHidden/>
          </w:rPr>
          <w:fldChar w:fldCharType="separate"/>
        </w:r>
        <w:r w:rsidR="00984E91">
          <w:rPr>
            <w:noProof/>
            <w:webHidden/>
          </w:rPr>
          <w:t>12</w:t>
        </w:r>
        <w:r w:rsidR="00984E91">
          <w:rPr>
            <w:noProof/>
            <w:webHidden/>
          </w:rPr>
          <w:fldChar w:fldCharType="end"/>
        </w:r>
      </w:hyperlink>
    </w:p>
    <w:p w14:paraId="2B4FA714" w14:textId="6016B233" w:rsidR="00984E91" w:rsidRDefault="00232BE2">
      <w:pPr>
        <w:pStyle w:val="TOC2"/>
        <w:tabs>
          <w:tab w:val="left" w:pos="1540"/>
          <w:tab w:val="right" w:leader="dot" w:pos="8544"/>
        </w:tabs>
        <w:rPr>
          <w:rFonts w:asciiTheme="minorHAnsi" w:eastAsiaTheme="minorEastAsia" w:hAnsiTheme="minorHAnsi"/>
          <w:noProof/>
          <w:sz w:val="22"/>
        </w:rPr>
      </w:pPr>
      <w:hyperlink w:anchor="_Toc73523527" w:history="1">
        <w:r w:rsidR="00984E91" w:rsidRPr="00B571EA">
          <w:rPr>
            <w:rStyle w:val="Hyperlink"/>
            <w:noProof/>
          </w:rPr>
          <w:t>2.2</w:t>
        </w:r>
        <w:r w:rsidR="00984E91">
          <w:rPr>
            <w:rFonts w:asciiTheme="minorHAnsi" w:eastAsiaTheme="minorEastAsia" w:hAnsiTheme="minorHAnsi"/>
            <w:noProof/>
            <w:sz w:val="22"/>
          </w:rPr>
          <w:tab/>
        </w:r>
        <w:r w:rsidR="00984E91" w:rsidRPr="00B571EA">
          <w:rPr>
            <w:rStyle w:val="Hyperlink"/>
            <w:noProof/>
          </w:rPr>
          <w:t>Metrics and scoring</w:t>
        </w:r>
        <w:r w:rsidR="00984E91">
          <w:rPr>
            <w:noProof/>
            <w:webHidden/>
          </w:rPr>
          <w:tab/>
        </w:r>
        <w:r w:rsidR="00984E91">
          <w:rPr>
            <w:noProof/>
            <w:webHidden/>
          </w:rPr>
          <w:fldChar w:fldCharType="begin"/>
        </w:r>
        <w:r w:rsidR="00984E91">
          <w:rPr>
            <w:noProof/>
            <w:webHidden/>
          </w:rPr>
          <w:instrText xml:space="preserve"> PAGEREF _Toc73523527 \h </w:instrText>
        </w:r>
        <w:r w:rsidR="00984E91">
          <w:rPr>
            <w:noProof/>
            <w:webHidden/>
          </w:rPr>
        </w:r>
        <w:r w:rsidR="00984E91">
          <w:rPr>
            <w:noProof/>
            <w:webHidden/>
          </w:rPr>
          <w:fldChar w:fldCharType="separate"/>
        </w:r>
        <w:r w:rsidR="00984E91">
          <w:rPr>
            <w:noProof/>
            <w:webHidden/>
          </w:rPr>
          <w:t>14</w:t>
        </w:r>
        <w:r w:rsidR="00984E91">
          <w:rPr>
            <w:noProof/>
            <w:webHidden/>
          </w:rPr>
          <w:fldChar w:fldCharType="end"/>
        </w:r>
      </w:hyperlink>
    </w:p>
    <w:p w14:paraId="29C96FBA" w14:textId="2A6F5705" w:rsidR="00984E91" w:rsidRDefault="00232BE2">
      <w:pPr>
        <w:pStyle w:val="TOC2"/>
        <w:tabs>
          <w:tab w:val="left" w:pos="1540"/>
          <w:tab w:val="right" w:leader="dot" w:pos="8544"/>
        </w:tabs>
        <w:rPr>
          <w:rFonts w:asciiTheme="minorHAnsi" w:eastAsiaTheme="minorEastAsia" w:hAnsiTheme="minorHAnsi"/>
          <w:noProof/>
          <w:sz w:val="22"/>
        </w:rPr>
      </w:pPr>
      <w:hyperlink w:anchor="_Toc73523528" w:history="1">
        <w:r w:rsidR="00984E91" w:rsidRPr="00B571EA">
          <w:rPr>
            <w:rStyle w:val="Hyperlink"/>
            <w:noProof/>
          </w:rPr>
          <w:t>2.3</w:t>
        </w:r>
        <w:r w:rsidR="00984E91">
          <w:rPr>
            <w:rFonts w:asciiTheme="minorHAnsi" w:eastAsiaTheme="minorEastAsia" w:hAnsiTheme="minorHAnsi"/>
            <w:noProof/>
            <w:sz w:val="22"/>
          </w:rPr>
          <w:tab/>
        </w:r>
        <w:r w:rsidR="00984E91" w:rsidRPr="00B571EA">
          <w:rPr>
            <w:rStyle w:val="Hyperlink"/>
            <w:noProof/>
          </w:rPr>
          <w:t>Classification model</w:t>
        </w:r>
        <w:r w:rsidR="00984E91">
          <w:rPr>
            <w:noProof/>
            <w:webHidden/>
          </w:rPr>
          <w:tab/>
        </w:r>
        <w:r w:rsidR="00984E91">
          <w:rPr>
            <w:noProof/>
            <w:webHidden/>
          </w:rPr>
          <w:fldChar w:fldCharType="begin"/>
        </w:r>
        <w:r w:rsidR="00984E91">
          <w:rPr>
            <w:noProof/>
            <w:webHidden/>
          </w:rPr>
          <w:instrText xml:space="preserve"> PAGEREF _Toc73523528 \h </w:instrText>
        </w:r>
        <w:r w:rsidR="00984E91">
          <w:rPr>
            <w:noProof/>
            <w:webHidden/>
          </w:rPr>
        </w:r>
        <w:r w:rsidR="00984E91">
          <w:rPr>
            <w:noProof/>
            <w:webHidden/>
          </w:rPr>
          <w:fldChar w:fldCharType="separate"/>
        </w:r>
        <w:r w:rsidR="00984E91">
          <w:rPr>
            <w:noProof/>
            <w:webHidden/>
          </w:rPr>
          <w:t>16</w:t>
        </w:r>
        <w:r w:rsidR="00984E91">
          <w:rPr>
            <w:noProof/>
            <w:webHidden/>
          </w:rPr>
          <w:fldChar w:fldCharType="end"/>
        </w:r>
      </w:hyperlink>
    </w:p>
    <w:p w14:paraId="2FD00029" w14:textId="2575B640" w:rsidR="00984E91" w:rsidRDefault="00232BE2">
      <w:pPr>
        <w:pStyle w:val="TOC1"/>
        <w:tabs>
          <w:tab w:val="right" w:leader="dot" w:pos="8544"/>
        </w:tabs>
        <w:rPr>
          <w:rFonts w:asciiTheme="minorHAnsi" w:eastAsiaTheme="minorEastAsia" w:hAnsiTheme="minorHAnsi"/>
          <w:noProof/>
          <w:sz w:val="22"/>
        </w:rPr>
      </w:pPr>
      <w:hyperlink w:anchor="_Toc73523529" w:history="1">
        <w:r w:rsidR="00984E91" w:rsidRPr="00B571EA">
          <w:rPr>
            <w:rStyle w:val="Hyperlink"/>
            <w:noProof/>
          </w:rPr>
          <w:t>CHAPTER 3: SIMULATION RESULTS</w:t>
        </w:r>
        <w:r w:rsidR="00984E91">
          <w:rPr>
            <w:noProof/>
            <w:webHidden/>
          </w:rPr>
          <w:tab/>
        </w:r>
        <w:r w:rsidR="00984E91">
          <w:rPr>
            <w:noProof/>
            <w:webHidden/>
          </w:rPr>
          <w:fldChar w:fldCharType="begin"/>
        </w:r>
        <w:r w:rsidR="00984E91">
          <w:rPr>
            <w:noProof/>
            <w:webHidden/>
          </w:rPr>
          <w:instrText xml:space="preserve"> PAGEREF _Toc73523529 \h </w:instrText>
        </w:r>
        <w:r w:rsidR="00984E91">
          <w:rPr>
            <w:noProof/>
            <w:webHidden/>
          </w:rPr>
        </w:r>
        <w:r w:rsidR="00984E91">
          <w:rPr>
            <w:noProof/>
            <w:webHidden/>
          </w:rPr>
          <w:fldChar w:fldCharType="separate"/>
        </w:r>
        <w:r w:rsidR="00984E91">
          <w:rPr>
            <w:noProof/>
            <w:webHidden/>
          </w:rPr>
          <w:t>19</w:t>
        </w:r>
        <w:r w:rsidR="00984E91">
          <w:rPr>
            <w:noProof/>
            <w:webHidden/>
          </w:rPr>
          <w:fldChar w:fldCharType="end"/>
        </w:r>
      </w:hyperlink>
    </w:p>
    <w:p w14:paraId="59A2EEF6" w14:textId="77447C69" w:rsidR="00984E91" w:rsidRDefault="00232BE2">
      <w:pPr>
        <w:pStyle w:val="TOC2"/>
        <w:tabs>
          <w:tab w:val="left" w:pos="1540"/>
          <w:tab w:val="right" w:leader="dot" w:pos="8544"/>
        </w:tabs>
        <w:rPr>
          <w:rFonts w:asciiTheme="minorHAnsi" w:eastAsiaTheme="minorEastAsia" w:hAnsiTheme="minorHAnsi"/>
          <w:noProof/>
          <w:sz w:val="22"/>
        </w:rPr>
      </w:pPr>
      <w:hyperlink w:anchor="_Toc73523530" w:history="1">
        <w:r w:rsidR="00984E91" w:rsidRPr="00B571EA">
          <w:rPr>
            <w:rStyle w:val="Hyperlink"/>
            <w:noProof/>
          </w:rPr>
          <w:t>3.1</w:t>
        </w:r>
        <w:r w:rsidR="00984E91">
          <w:rPr>
            <w:rFonts w:asciiTheme="minorHAnsi" w:eastAsiaTheme="minorEastAsia" w:hAnsiTheme="minorHAnsi"/>
            <w:noProof/>
            <w:sz w:val="22"/>
          </w:rPr>
          <w:tab/>
        </w:r>
        <w:r w:rsidR="00984E91" w:rsidRPr="00B571EA">
          <w:rPr>
            <w:rStyle w:val="Hyperlink"/>
            <w:noProof/>
          </w:rPr>
          <w:t>DATA GENERATION</w:t>
        </w:r>
        <w:r w:rsidR="00984E91">
          <w:rPr>
            <w:noProof/>
            <w:webHidden/>
          </w:rPr>
          <w:tab/>
        </w:r>
        <w:r w:rsidR="00984E91">
          <w:rPr>
            <w:noProof/>
            <w:webHidden/>
          </w:rPr>
          <w:fldChar w:fldCharType="begin"/>
        </w:r>
        <w:r w:rsidR="00984E91">
          <w:rPr>
            <w:noProof/>
            <w:webHidden/>
          </w:rPr>
          <w:instrText xml:space="preserve"> PAGEREF _Toc73523530 \h </w:instrText>
        </w:r>
        <w:r w:rsidR="00984E91">
          <w:rPr>
            <w:noProof/>
            <w:webHidden/>
          </w:rPr>
        </w:r>
        <w:r w:rsidR="00984E91">
          <w:rPr>
            <w:noProof/>
            <w:webHidden/>
          </w:rPr>
          <w:fldChar w:fldCharType="separate"/>
        </w:r>
        <w:r w:rsidR="00984E91">
          <w:rPr>
            <w:noProof/>
            <w:webHidden/>
          </w:rPr>
          <w:t>19</w:t>
        </w:r>
        <w:r w:rsidR="00984E91">
          <w:rPr>
            <w:noProof/>
            <w:webHidden/>
          </w:rPr>
          <w:fldChar w:fldCharType="end"/>
        </w:r>
      </w:hyperlink>
    </w:p>
    <w:p w14:paraId="5AB62F31" w14:textId="5385168E" w:rsidR="00984E91" w:rsidRDefault="00232BE2">
      <w:pPr>
        <w:pStyle w:val="TOC2"/>
        <w:tabs>
          <w:tab w:val="left" w:pos="1540"/>
          <w:tab w:val="right" w:leader="dot" w:pos="8544"/>
        </w:tabs>
        <w:rPr>
          <w:rFonts w:asciiTheme="minorHAnsi" w:eastAsiaTheme="minorEastAsia" w:hAnsiTheme="minorHAnsi"/>
          <w:noProof/>
          <w:sz w:val="22"/>
        </w:rPr>
      </w:pPr>
      <w:hyperlink w:anchor="_Toc73523531" w:history="1">
        <w:r w:rsidR="00984E91" w:rsidRPr="00B571EA">
          <w:rPr>
            <w:rStyle w:val="Hyperlink"/>
            <w:noProof/>
          </w:rPr>
          <w:t>3.2</w:t>
        </w:r>
        <w:r w:rsidR="00984E91">
          <w:rPr>
            <w:rFonts w:asciiTheme="minorHAnsi" w:eastAsiaTheme="minorEastAsia" w:hAnsiTheme="minorHAnsi"/>
            <w:noProof/>
            <w:sz w:val="22"/>
          </w:rPr>
          <w:tab/>
        </w:r>
        <w:r w:rsidR="00984E91" w:rsidRPr="00B571EA">
          <w:rPr>
            <w:rStyle w:val="Hyperlink"/>
            <w:noProof/>
          </w:rPr>
          <w:t>SYSTEM MODEL DESIGN</w:t>
        </w:r>
        <w:r w:rsidR="00984E91">
          <w:rPr>
            <w:noProof/>
            <w:webHidden/>
          </w:rPr>
          <w:tab/>
        </w:r>
        <w:r w:rsidR="00984E91">
          <w:rPr>
            <w:noProof/>
            <w:webHidden/>
          </w:rPr>
          <w:fldChar w:fldCharType="begin"/>
        </w:r>
        <w:r w:rsidR="00984E91">
          <w:rPr>
            <w:noProof/>
            <w:webHidden/>
          </w:rPr>
          <w:instrText xml:space="preserve"> PAGEREF _Toc73523531 \h </w:instrText>
        </w:r>
        <w:r w:rsidR="00984E91">
          <w:rPr>
            <w:noProof/>
            <w:webHidden/>
          </w:rPr>
        </w:r>
        <w:r w:rsidR="00984E91">
          <w:rPr>
            <w:noProof/>
            <w:webHidden/>
          </w:rPr>
          <w:fldChar w:fldCharType="separate"/>
        </w:r>
        <w:r w:rsidR="00984E91">
          <w:rPr>
            <w:noProof/>
            <w:webHidden/>
          </w:rPr>
          <w:t>20</w:t>
        </w:r>
        <w:r w:rsidR="00984E91">
          <w:rPr>
            <w:noProof/>
            <w:webHidden/>
          </w:rPr>
          <w:fldChar w:fldCharType="end"/>
        </w:r>
      </w:hyperlink>
    </w:p>
    <w:p w14:paraId="1A3D4877" w14:textId="5B2A2B6B" w:rsidR="00984E91" w:rsidRDefault="00232BE2">
      <w:pPr>
        <w:pStyle w:val="TOC2"/>
        <w:tabs>
          <w:tab w:val="left" w:pos="1540"/>
          <w:tab w:val="right" w:leader="dot" w:pos="8544"/>
        </w:tabs>
        <w:rPr>
          <w:rFonts w:asciiTheme="minorHAnsi" w:eastAsiaTheme="minorEastAsia" w:hAnsiTheme="minorHAnsi"/>
          <w:noProof/>
          <w:sz w:val="22"/>
        </w:rPr>
      </w:pPr>
      <w:hyperlink w:anchor="_Toc73523532" w:history="1">
        <w:r w:rsidR="00984E91" w:rsidRPr="00B571EA">
          <w:rPr>
            <w:rStyle w:val="Hyperlink"/>
            <w:noProof/>
          </w:rPr>
          <w:t>3.3</w:t>
        </w:r>
        <w:r w:rsidR="00984E91">
          <w:rPr>
            <w:rFonts w:asciiTheme="minorHAnsi" w:eastAsiaTheme="minorEastAsia" w:hAnsiTheme="minorHAnsi"/>
            <w:noProof/>
            <w:sz w:val="22"/>
          </w:rPr>
          <w:tab/>
        </w:r>
        <w:r w:rsidR="00984E91" w:rsidRPr="00B571EA">
          <w:rPr>
            <w:rStyle w:val="Hyperlink"/>
            <w:noProof/>
          </w:rPr>
          <w:t>ANALYSIS OF ML MODELS</w:t>
        </w:r>
        <w:r w:rsidR="00984E91">
          <w:rPr>
            <w:noProof/>
            <w:webHidden/>
          </w:rPr>
          <w:tab/>
        </w:r>
        <w:r w:rsidR="00984E91">
          <w:rPr>
            <w:noProof/>
            <w:webHidden/>
          </w:rPr>
          <w:fldChar w:fldCharType="begin"/>
        </w:r>
        <w:r w:rsidR="00984E91">
          <w:rPr>
            <w:noProof/>
            <w:webHidden/>
          </w:rPr>
          <w:instrText xml:space="preserve"> PAGEREF _Toc73523532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3C11B2A8" w14:textId="17A57FD4" w:rsidR="00984E91" w:rsidRDefault="00232BE2">
      <w:pPr>
        <w:pStyle w:val="TOC2"/>
        <w:tabs>
          <w:tab w:val="left" w:pos="1540"/>
          <w:tab w:val="right" w:leader="dot" w:pos="8544"/>
        </w:tabs>
        <w:rPr>
          <w:rFonts w:asciiTheme="minorHAnsi" w:eastAsiaTheme="minorEastAsia" w:hAnsiTheme="minorHAnsi"/>
          <w:noProof/>
          <w:sz w:val="22"/>
        </w:rPr>
      </w:pPr>
      <w:hyperlink w:anchor="_Toc73523533" w:history="1">
        <w:r w:rsidR="00984E91" w:rsidRPr="00B571EA">
          <w:rPr>
            <w:rStyle w:val="Hyperlink"/>
            <w:noProof/>
          </w:rPr>
          <w:t>3.4</w:t>
        </w:r>
        <w:r w:rsidR="00984E91">
          <w:rPr>
            <w:rFonts w:asciiTheme="minorHAnsi" w:eastAsiaTheme="minorEastAsia" w:hAnsiTheme="minorHAnsi"/>
            <w:noProof/>
            <w:sz w:val="22"/>
          </w:rPr>
          <w:tab/>
        </w:r>
        <w:r w:rsidR="00984E91" w:rsidRPr="00B571EA">
          <w:rPr>
            <w:rStyle w:val="Hyperlink"/>
            <w:noProof/>
          </w:rPr>
          <w:t>RESULTS</w:t>
        </w:r>
        <w:r w:rsidR="00984E91">
          <w:rPr>
            <w:noProof/>
            <w:webHidden/>
          </w:rPr>
          <w:tab/>
        </w:r>
        <w:r w:rsidR="00984E91">
          <w:rPr>
            <w:noProof/>
            <w:webHidden/>
          </w:rPr>
          <w:fldChar w:fldCharType="begin"/>
        </w:r>
        <w:r w:rsidR="00984E91">
          <w:rPr>
            <w:noProof/>
            <w:webHidden/>
          </w:rPr>
          <w:instrText xml:space="preserve"> PAGEREF _Toc73523533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0DFF9E11" w14:textId="40BDD626" w:rsidR="00984E91" w:rsidRDefault="00232BE2">
      <w:pPr>
        <w:pStyle w:val="TOC1"/>
        <w:tabs>
          <w:tab w:val="right" w:leader="dot" w:pos="8544"/>
        </w:tabs>
        <w:rPr>
          <w:rFonts w:asciiTheme="minorHAnsi" w:eastAsiaTheme="minorEastAsia" w:hAnsiTheme="minorHAnsi"/>
          <w:noProof/>
          <w:sz w:val="22"/>
        </w:rPr>
      </w:pPr>
      <w:hyperlink w:anchor="_Toc73523534" w:history="1">
        <w:r w:rsidR="00984E91" w:rsidRPr="00B571EA">
          <w:rPr>
            <w:rStyle w:val="Hyperlink"/>
            <w:noProof/>
          </w:rPr>
          <w:t>References</w:t>
        </w:r>
        <w:r w:rsidR="00984E91">
          <w:rPr>
            <w:noProof/>
            <w:webHidden/>
          </w:rPr>
          <w:tab/>
        </w:r>
        <w:r w:rsidR="00984E91">
          <w:rPr>
            <w:noProof/>
            <w:webHidden/>
          </w:rPr>
          <w:fldChar w:fldCharType="begin"/>
        </w:r>
        <w:r w:rsidR="00984E91">
          <w:rPr>
            <w:noProof/>
            <w:webHidden/>
          </w:rPr>
          <w:instrText xml:space="preserve"> PAGEREF _Toc73523534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715C76FB" w14:textId="5F149601" w:rsidR="00E91A5A" w:rsidRDefault="00507921" w:rsidP="000233CE">
      <w:pPr>
        <w:ind w:left="0" w:firstLine="0"/>
      </w:pPr>
      <w:r>
        <w:lastRenderedPageBreak/>
        <w:fldChar w:fldCharType="end"/>
      </w:r>
    </w:p>
    <w:p w14:paraId="1619CE43" w14:textId="0D7B1039" w:rsidR="00E91A5A" w:rsidRDefault="00E91A5A" w:rsidP="00E91A5A">
      <w:pPr>
        <w:pStyle w:val="Heading1"/>
      </w:pPr>
      <w:bookmarkStart w:id="1" w:name="_Toc73523516"/>
      <w:r w:rsidRPr="00E91A5A">
        <w:t>LIST OF FIGURES</w:t>
      </w:r>
      <w:bookmarkEnd w:id="1"/>
    </w:p>
    <w:p w14:paraId="071E030B" w14:textId="39F0B9A1" w:rsidR="00C20071" w:rsidRDefault="00E91A5A">
      <w:pPr>
        <w:pStyle w:val="TableofFigur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73519485" w:history="1">
        <w:r w:rsidR="00C20071" w:rsidRPr="005A2658">
          <w:rPr>
            <w:rStyle w:val="Hyperlink"/>
            <w:rFonts w:cs="Times New Roman"/>
            <w:noProof/>
          </w:rPr>
          <w:t>Figure 1.  Beamforming technique</w:t>
        </w:r>
        <w:r w:rsidR="00C20071" w:rsidRPr="005A2658">
          <w:rPr>
            <w:rStyle w:val="Hyperlink"/>
            <w:rFonts w:ascii="NimbusRomNo9L-Regu" w:hAnsi="NimbusRomNo9L-Regu" w:cs="NimbusRomNo9L-Regu"/>
            <w:noProof/>
          </w:rPr>
          <w:t>.</w:t>
        </w:r>
        <w:r w:rsidR="00C20071">
          <w:rPr>
            <w:noProof/>
            <w:webHidden/>
          </w:rPr>
          <w:tab/>
        </w:r>
        <w:r w:rsidR="00C20071">
          <w:rPr>
            <w:noProof/>
            <w:webHidden/>
          </w:rPr>
          <w:fldChar w:fldCharType="begin"/>
        </w:r>
        <w:r w:rsidR="00C20071">
          <w:rPr>
            <w:noProof/>
            <w:webHidden/>
          </w:rPr>
          <w:instrText xml:space="preserve"> PAGEREF _Toc73519485 \h </w:instrText>
        </w:r>
        <w:r w:rsidR="00C20071">
          <w:rPr>
            <w:noProof/>
            <w:webHidden/>
          </w:rPr>
        </w:r>
        <w:r w:rsidR="00C20071">
          <w:rPr>
            <w:noProof/>
            <w:webHidden/>
          </w:rPr>
          <w:fldChar w:fldCharType="separate"/>
        </w:r>
        <w:r w:rsidR="00C20071">
          <w:rPr>
            <w:noProof/>
            <w:webHidden/>
          </w:rPr>
          <w:t>2</w:t>
        </w:r>
        <w:r w:rsidR="00C20071">
          <w:rPr>
            <w:noProof/>
            <w:webHidden/>
          </w:rPr>
          <w:fldChar w:fldCharType="end"/>
        </w:r>
      </w:hyperlink>
    </w:p>
    <w:p w14:paraId="25677C8A" w14:textId="4E04D17B" w:rsidR="00C20071" w:rsidRDefault="00232BE2">
      <w:pPr>
        <w:pStyle w:val="TableofFigures"/>
        <w:tabs>
          <w:tab w:val="right" w:leader="dot" w:pos="8544"/>
        </w:tabs>
        <w:rPr>
          <w:rFonts w:asciiTheme="minorHAnsi" w:eastAsiaTheme="minorEastAsia" w:hAnsiTheme="minorHAnsi"/>
          <w:noProof/>
          <w:sz w:val="22"/>
        </w:rPr>
      </w:pPr>
      <w:hyperlink w:anchor="_Toc73519486" w:history="1">
        <w:r w:rsidR="00C20071" w:rsidRPr="005A2658">
          <w:rPr>
            <w:rStyle w:val="Hyperlink"/>
            <w:noProof/>
          </w:rPr>
          <w:t xml:space="preserve">Figure 2. Overview of applications of ML in DOA </w:t>
        </w:r>
        <w:r w:rsidR="00C20071" w:rsidRPr="005A2658">
          <w:rPr>
            <w:rStyle w:val="Hyperlink"/>
            <w:rFonts w:cs="Times New Roman"/>
            <w:noProof/>
          </w:rPr>
          <w:t>[34]</w:t>
        </w:r>
        <w:r w:rsidR="00C20071" w:rsidRPr="005A2658">
          <w:rPr>
            <w:rStyle w:val="Hyperlink"/>
            <w:noProof/>
          </w:rPr>
          <w:t>.</w:t>
        </w:r>
        <w:r w:rsidR="00C20071">
          <w:rPr>
            <w:noProof/>
            <w:webHidden/>
          </w:rPr>
          <w:tab/>
        </w:r>
        <w:r w:rsidR="00C20071">
          <w:rPr>
            <w:noProof/>
            <w:webHidden/>
          </w:rPr>
          <w:fldChar w:fldCharType="begin"/>
        </w:r>
        <w:r w:rsidR="00C20071">
          <w:rPr>
            <w:noProof/>
            <w:webHidden/>
          </w:rPr>
          <w:instrText xml:space="preserve"> PAGEREF _Toc73519486 \h </w:instrText>
        </w:r>
        <w:r w:rsidR="00C20071">
          <w:rPr>
            <w:noProof/>
            <w:webHidden/>
          </w:rPr>
        </w:r>
        <w:r w:rsidR="00C20071">
          <w:rPr>
            <w:noProof/>
            <w:webHidden/>
          </w:rPr>
          <w:fldChar w:fldCharType="separate"/>
        </w:r>
        <w:r w:rsidR="00C20071">
          <w:rPr>
            <w:noProof/>
            <w:webHidden/>
          </w:rPr>
          <w:t>8</w:t>
        </w:r>
        <w:r w:rsidR="00C20071">
          <w:rPr>
            <w:noProof/>
            <w:webHidden/>
          </w:rPr>
          <w:fldChar w:fldCharType="end"/>
        </w:r>
      </w:hyperlink>
    </w:p>
    <w:p w14:paraId="0E216ED0" w14:textId="6BEA79AC" w:rsidR="00C20071" w:rsidRDefault="00232BE2">
      <w:pPr>
        <w:pStyle w:val="TableofFigures"/>
        <w:tabs>
          <w:tab w:val="right" w:leader="dot" w:pos="8544"/>
        </w:tabs>
        <w:rPr>
          <w:rFonts w:asciiTheme="minorHAnsi" w:eastAsiaTheme="minorEastAsia" w:hAnsiTheme="minorHAnsi"/>
          <w:noProof/>
          <w:sz w:val="22"/>
        </w:rPr>
      </w:pPr>
      <w:hyperlink w:anchor="_Toc73519487" w:history="1">
        <w:r w:rsidR="00C20071" w:rsidRPr="005A2658">
          <w:rPr>
            <w:rStyle w:val="Hyperlink"/>
            <w:noProof/>
          </w:rPr>
          <w:t>Figure 3. The System Model.</w:t>
        </w:r>
        <w:r w:rsidR="00C20071">
          <w:rPr>
            <w:noProof/>
            <w:webHidden/>
          </w:rPr>
          <w:tab/>
        </w:r>
        <w:r w:rsidR="00C20071">
          <w:rPr>
            <w:noProof/>
            <w:webHidden/>
          </w:rPr>
          <w:fldChar w:fldCharType="begin"/>
        </w:r>
        <w:r w:rsidR="00C20071">
          <w:rPr>
            <w:noProof/>
            <w:webHidden/>
          </w:rPr>
          <w:instrText xml:space="preserve"> PAGEREF _Toc73519487 \h </w:instrText>
        </w:r>
        <w:r w:rsidR="00C20071">
          <w:rPr>
            <w:noProof/>
            <w:webHidden/>
          </w:rPr>
        </w:r>
        <w:r w:rsidR="00C20071">
          <w:rPr>
            <w:noProof/>
            <w:webHidden/>
          </w:rPr>
          <w:fldChar w:fldCharType="separate"/>
        </w:r>
        <w:r w:rsidR="00C20071">
          <w:rPr>
            <w:noProof/>
            <w:webHidden/>
          </w:rPr>
          <w:t>10</w:t>
        </w:r>
        <w:r w:rsidR="00C20071">
          <w:rPr>
            <w:noProof/>
            <w:webHidden/>
          </w:rPr>
          <w:fldChar w:fldCharType="end"/>
        </w:r>
      </w:hyperlink>
    </w:p>
    <w:p w14:paraId="2DE8E885" w14:textId="120C90DC"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Heading1"/>
      </w:pPr>
      <w:bookmarkStart w:id="2" w:name="_Toc73523517"/>
      <w:r>
        <w:lastRenderedPageBreak/>
        <w:t>LIST OF TABLES</w:t>
      </w:r>
      <w:bookmarkEnd w:id="2"/>
    </w:p>
    <w:p w14:paraId="4F3604E7" w14:textId="0ECAD348" w:rsidR="00C20071" w:rsidRDefault="005B5944">
      <w:pPr>
        <w:pStyle w:val="TableofFigur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73519504" w:history="1">
        <w:r w:rsidR="00C20071" w:rsidRPr="0071026A">
          <w:rPr>
            <w:rStyle w:val="Hyperlink"/>
            <w:noProof/>
          </w:rPr>
          <w:t>Table 1. Taxonomy of the proposed ML to DOA estimation.</w:t>
        </w:r>
        <w:r w:rsidR="00C20071">
          <w:rPr>
            <w:noProof/>
            <w:webHidden/>
          </w:rPr>
          <w:tab/>
        </w:r>
        <w:r w:rsidR="00C20071">
          <w:rPr>
            <w:noProof/>
            <w:webHidden/>
          </w:rPr>
          <w:fldChar w:fldCharType="begin"/>
        </w:r>
        <w:r w:rsidR="00C20071">
          <w:rPr>
            <w:noProof/>
            <w:webHidden/>
          </w:rPr>
          <w:instrText xml:space="preserve"> PAGEREF _Toc73519504 \h </w:instrText>
        </w:r>
        <w:r w:rsidR="00C20071">
          <w:rPr>
            <w:noProof/>
            <w:webHidden/>
          </w:rPr>
        </w:r>
        <w:r w:rsidR="00C20071">
          <w:rPr>
            <w:noProof/>
            <w:webHidden/>
          </w:rPr>
          <w:fldChar w:fldCharType="separate"/>
        </w:r>
        <w:r w:rsidR="00C20071">
          <w:rPr>
            <w:noProof/>
            <w:webHidden/>
          </w:rPr>
          <w:t>6</w:t>
        </w:r>
        <w:r w:rsidR="00C20071">
          <w:rPr>
            <w:noProof/>
            <w:webHidden/>
          </w:rPr>
          <w:fldChar w:fldCharType="end"/>
        </w:r>
      </w:hyperlink>
    </w:p>
    <w:p w14:paraId="6666EBD4" w14:textId="13ED28B4" w:rsidR="00C20071" w:rsidRDefault="00232BE2">
      <w:pPr>
        <w:pStyle w:val="TableofFigures"/>
        <w:tabs>
          <w:tab w:val="right" w:leader="dot" w:pos="8544"/>
        </w:tabs>
        <w:rPr>
          <w:rFonts w:asciiTheme="minorHAnsi" w:eastAsiaTheme="minorEastAsia" w:hAnsiTheme="minorHAnsi"/>
          <w:noProof/>
          <w:sz w:val="22"/>
        </w:rPr>
      </w:pPr>
      <w:hyperlink w:anchor="_Toc73519505" w:history="1">
        <w:r w:rsidR="00C20071" w:rsidRPr="0071026A">
          <w:rPr>
            <w:rStyle w:val="Hyperlink"/>
            <w:noProof/>
          </w:rPr>
          <w:t>Table 2. Input parameter values of the GridSearchCV.</w:t>
        </w:r>
        <w:r w:rsidR="00C20071">
          <w:rPr>
            <w:noProof/>
            <w:webHidden/>
          </w:rPr>
          <w:tab/>
        </w:r>
        <w:r w:rsidR="00C20071">
          <w:rPr>
            <w:noProof/>
            <w:webHidden/>
          </w:rPr>
          <w:fldChar w:fldCharType="begin"/>
        </w:r>
        <w:r w:rsidR="00C20071">
          <w:rPr>
            <w:noProof/>
            <w:webHidden/>
          </w:rPr>
          <w:instrText xml:space="preserve"> PAGEREF _Toc73519505 \h </w:instrText>
        </w:r>
        <w:r w:rsidR="00C20071">
          <w:rPr>
            <w:noProof/>
            <w:webHidden/>
          </w:rPr>
        </w:r>
        <w:r w:rsidR="00C20071">
          <w:rPr>
            <w:noProof/>
            <w:webHidden/>
          </w:rPr>
          <w:fldChar w:fldCharType="separate"/>
        </w:r>
        <w:r w:rsidR="00C20071">
          <w:rPr>
            <w:noProof/>
            <w:webHidden/>
          </w:rPr>
          <w:t>20</w:t>
        </w:r>
        <w:r w:rsidR="00C20071">
          <w:rPr>
            <w:noProof/>
            <w:webHidden/>
          </w:rPr>
          <w:fldChar w:fldCharType="end"/>
        </w:r>
      </w:hyperlink>
    </w:p>
    <w:p w14:paraId="310EBAE8" w14:textId="1AA88D00"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Heading1"/>
      </w:pPr>
      <w:bookmarkStart w:id="3" w:name="_Toc73523518"/>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5D838F01" w14:textId="77777777" w:rsidTr="009C7D3E">
        <w:trPr>
          <w:trHeight w:val="567"/>
        </w:trPr>
        <w:tc>
          <w:tcPr>
            <w:tcW w:w="2819" w:type="dxa"/>
          </w:tcPr>
          <w:p w14:paraId="475C6835" w14:textId="712F77BC"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C--------------------------</w:t>
            </w:r>
            <w:r w:rsidR="007E0EC1">
              <w:rPr>
                <w:rFonts w:cs="Times New Roman"/>
                <w:szCs w:val="24"/>
                <w:lang w:val="es-CU"/>
              </w:rPr>
              <w:t>--</w:t>
            </w:r>
          </w:p>
        </w:tc>
        <w:tc>
          <w:tcPr>
            <w:tcW w:w="5005" w:type="dxa"/>
          </w:tcPr>
          <w:p w14:paraId="3F1681E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Bagging Classifier</w:t>
            </w:r>
          </w:p>
        </w:tc>
      </w:tr>
      <w:tr w:rsidR="00AA4B6C" w:rsidRPr="00AA4B6C" w14:paraId="781065CA" w14:textId="77777777" w:rsidTr="009C7D3E">
        <w:trPr>
          <w:trHeight w:val="567"/>
        </w:trPr>
        <w:tc>
          <w:tcPr>
            <w:tcW w:w="2819" w:type="dxa"/>
          </w:tcPr>
          <w:p w14:paraId="1B1209C2" w14:textId="6033C90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F---------------------------</w:t>
            </w:r>
            <w:r w:rsidR="007E0EC1">
              <w:rPr>
                <w:rFonts w:cs="Times New Roman"/>
                <w:szCs w:val="24"/>
                <w:lang w:val="es-CU"/>
              </w:rPr>
              <w:t>-</w:t>
            </w:r>
          </w:p>
        </w:tc>
        <w:tc>
          <w:tcPr>
            <w:tcW w:w="5005" w:type="dxa"/>
          </w:tcPr>
          <w:p w14:paraId="1E0D1CA3" w14:textId="77777777" w:rsidR="00AA4B6C" w:rsidRPr="00AA4B6C" w:rsidRDefault="00AA4B6C" w:rsidP="00497C50">
            <w:pPr>
              <w:spacing w:after="0" w:line="240" w:lineRule="auto"/>
              <w:ind w:left="0" w:firstLine="0"/>
              <w:jc w:val="left"/>
              <w:rPr>
                <w:rFonts w:eastAsiaTheme="minorEastAsia" w:cs="Times New Roman"/>
                <w:szCs w:val="24"/>
              </w:rPr>
            </w:pPr>
            <w:r w:rsidRPr="00AA4B6C">
              <w:rPr>
                <w:rFonts w:cs="Times New Roman"/>
                <w:szCs w:val="24"/>
              </w:rPr>
              <w:t>Beamforming</w:t>
            </w:r>
          </w:p>
        </w:tc>
      </w:tr>
      <w:tr w:rsidR="00AA4B6C" w:rsidRPr="00AA4B6C" w14:paraId="3D2BD6DB" w14:textId="77777777" w:rsidTr="009C7D3E">
        <w:trPr>
          <w:trHeight w:val="567"/>
        </w:trPr>
        <w:tc>
          <w:tcPr>
            <w:tcW w:w="2819" w:type="dxa"/>
          </w:tcPr>
          <w:p w14:paraId="281DE8A6" w14:textId="3D50D7F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RLB-----------------------</w:t>
            </w:r>
            <w:r w:rsidR="007E0EC1">
              <w:rPr>
                <w:rFonts w:cs="Times New Roman"/>
                <w:szCs w:val="24"/>
                <w:lang w:val="es-CU"/>
              </w:rPr>
              <w:t>-</w:t>
            </w:r>
          </w:p>
        </w:tc>
        <w:tc>
          <w:tcPr>
            <w:tcW w:w="5005" w:type="dxa"/>
          </w:tcPr>
          <w:p w14:paraId="1E73024C"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ramer-Rao Lower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OA------------------------</w:t>
            </w:r>
            <w:r w:rsidR="007E0EC1">
              <w:rPr>
                <w:rFonts w:cs="Times New Roman"/>
                <w:szCs w:val="24"/>
                <w:lang w:val="es-CU"/>
              </w:rPr>
              <w:t>--</w:t>
            </w:r>
          </w:p>
        </w:tc>
        <w:tc>
          <w:tcPr>
            <w:tcW w:w="5005" w:type="dxa"/>
          </w:tcPr>
          <w:p w14:paraId="7BE15BB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AA4B6C" w:rsidRPr="00AA4B6C" w14:paraId="19883DA5" w14:textId="77777777" w:rsidTr="009C7D3E">
        <w:trPr>
          <w:trHeight w:val="567"/>
        </w:trPr>
        <w:tc>
          <w:tcPr>
            <w:tcW w:w="2819" w:type="dxa"/>
          </w:tcPr>
          <w:p w14:paraId="28BC9275" w14:textId="67D57CD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EDT ------------------------</w:t>
            </w:r>
            <w:r w:rsidR="007E0EC1">
              <w:rPr>
                <w:rFonts w:cs="Times New Roman"/>
                <w:szCs w:val="24"/>
                <w:lang w:val="es-CU"/>
              </w:rPr>
              <w:t>-</w:t>
            </w:r>
          </w:p>
        </w:tc>
        <w:tc>
          <w:tcPr>
            <w:tcW w:w="5005" w:type="dxa"/>
          </w:tcPr>
          <w:p w14:paraId="654B6C5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lang w:val="es-CU"/>
              </w:rPr>
              <w:t>Extra Decision Tre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AA4B6C" w:rsidRPr="00AA4B6C" w14:paraId="338F38A0" w14:textId="77777777" w:rsidTr="009C7D3E">
        <w:trPr>
          <w:trHeight w:val="567"/>
        </w:trPr>
        <w:tc>
          <w:tcPr>
            <w:tcW w:w="2819" w:type="dxa"/>
          </w:tcPr>
          <w:p w14:paraId="038FE27A" w14:textId="68545301"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HBF-------------------------</w:t>
            </w:r>
            <w:r w:rsidR="007E0EC1">
              <w:rPr>
                <w:rFonts w:cs="Times New Roman"/>
                <w:szCs w:val="24"/>
                <w:lang w:val="es-CU"/>
              </w:rPr>
              <w:t>-</w:t>
            </w:r>
          </w:p>
        </w:tc>
        <w:tc>
          <w:tcPr>
            <w:tcW w:w="5005" w:type="dxa"/>
          </w:tcPr>
          <w:p w14:paraId="41F01CD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Holographic Beamforming</w:t>
            </w:r>
          </w:p>
        </w:tc>
      </w:tr>
      <w:tr w:rsidR="00AA4B6C" w:rsidRPr="00AA4B6C" w14:paraId="3CAA42EE" w14:textId="77777777" w:rsidTr="009C7D3E">
        <w:trPr>
          <w:trHeight w:val="567"/>
        </w:trPr>
        <w:tc>
          <w:tcPr>
            <w:tcW w:w="2819" w:type="dxa"/>
          </w:tcPr>
          <w:p w14:paraId="187C27C5" w14:textId="7A567E2A" w:rsidR="00AA4B6C" w:rsidRPr="00AA4B6C" w:rsidRDefault="00AA4B6C" w:rsidP="00497C50">
            <w:pPr>
              <w:spacing w:after="0" w:line="240" w:lineRule="auto"/>
              <w:ind w:left="0" w:firstLine="0"/>
              <w:jc w:val="left"/>
              <w:rPr>
                <w:rFonts w:cs="Times New Roman"/>
                <w:szCs w:val="24"/>
                <w:lang w:val="es-CU"/>
              </w:rPr>
            </w:pPr>
            <w:proofErr w:type="spellStart"/>
            <w:r w:rsidRPr="00AA4B6C">
              <w:rPr>
                <w:rFonts w:cs="Times New Roman"/>
                <w:szCs w:val="24"/>
              </w:rPr>
              <w:t>IoT</w:t>
            </w:r>
            <w:proofErr w:type="spellEnd"/>
            <w:r w:rsidRPr="00AA4B6C">
              <w:rPr>
                <w:rFonts w:cs="Times New Roman"/>
                <w:szCs w:val="24"/>
              </w:rPr>
              <w:t xml:space="preserve"> ------</w:t>
            </w:r>
            <w:r w:rsidR="007E0EC1">
              <w:rPr>
                <w:rFonts w:cs="Times New Roman"/>
                <w:szCs w:val="24"/>
              </w:rPr>
              <w:t>---------------------</w:t>
            </w:r>
          </w:p>
        </w:tc>
        <w:tc>
          <w:tcPr>
            <w:tcW w:w="5005" w:type="dxa"/>
          </w:tcPr>
          <w:p w14:paraId="6E0E7BA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Internet of Things</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lastRenderedPageBreak/>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AA4B6C" w:rsidRPr="00AA4B6C" w14:paraId="28C55CB9" w14:textId="77777777" w:rsidTr="009C7D3E">
        <w:trPr>
          <w:trHeight w:val="567"/>
        </w:trPr>
        <w:tc>
          <w:tcPr>
            <w:tcW w:w="2819" w:type="dxa"/>
          </w:tcPr>
          <w:p w14:paraId="6EF87EFE" w14:textId="051BD19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PNT-----------------------</w:t>
            </w:r>
            <w:r w:rsidR="007E0EC1">
              <w:rPr>
                <w:rFonts w:cs="Times New Roman"/>
                <w:szCs w:val="24"/>
                <w:lang w:val="es-CU"/>
              </w:rPr>
              <w:t>--</w:t>
            </w:r>
          </w:p>
        </w:tc>
        <w:tc>
          <w:tcPr>
            <w:tcW w:w="5005" w:type="dxa"/>
          </w:tcPr>
          <w:p w14:paraId="4E2CD3C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ngle-Pole-N-Throw</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Heading1"/>
      </w:pPr>
      <w:r>
        <w:br w:type="page"/>
      </w:r>
      <w:bookmarkStart w:id="4" w:name="_Toc73523519"/>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8"/>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Heading1"/>
      </w:pPr>
      <w:bookmarkStart w:id="5" w:name="_Toc73011064"/>
      <w:bookmarkStart w:id="6" w:name="_Toc73523520"/>
      <w:r>
        <w:lastRenderedPageBreak/>
        <w:t xml:space="preserve">CHAPTER 1: </w:t>
      </w:r>
      <w:r w:rsidR="00AB5B0D">
        <w:t>INTRODUCTION</w:t>
      </w:r>
      <w:bookmarkEnd w:id="5"/>
      <w:bookmarkEnd w:id="6"/>
    </w:p>
    <w:p w14:paraId="3085D5B2" w14:textId="2E81DA06"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 and military surveillance. </w:t>
      </w:r>
      <w:r w:rsidR="00E90725" w:rsidRPr="00E90725">
        <w:t>However, in recent years with the development of mobile networks, technologies and devices DOA has obtained new applications and therefore greater importance.</w:t>
      </w:r>
    </w:p>
    <w:p w14:paraId="39E7E8A6" w14:textId="5EE1C16D" w:rsidR="00EF53C4" w:rsidRDefault="00D860B3" w:rsidP="00FD4FFB">
      <w:r w:rsidRPr="00B17DB7">
        <w:t>Mobile communication systems have been constantly evolving due to new applications and demands.</w:t>
      </w:r>
      <w:r w:rsidR="00EF53C4">
        <w:t xml:space="preserve"> </w:t>
      </w:r>
      <w:r w:rsidR="00EF53C4" w:rsidRPr="00EF53C4">
        <w:t>Studies on 6G networks have begun with the aim of deploying it by 2030</w:t>
      </w:r>
      <w:r w:rsidR="00EF53C4">
        <w:t xml:space="preserve">. One of the key technologies in 6G is expected to be Beamforming (BF), specifically Holographic Beamforming (HBF) </w:t>
      </w:r>
      <w:r w:rsidR="00311668">
        <w:fldChar w:fldCharType="begin"/>
      </w:r>
      <w:r w:rsidR="000162BE">
        <w:instrText xml:space="preserve"> ADDIN ZOTERO_ITEM CSL_CITATION {"citationID":"CPhIN1mW","properties":{"formattedCitation":"[1]\\uc0\\u8211{}[4]","plainCitation":"[1]–[4]","noteIndex":0},"citationItems":[{"id":130,"uris":["http://zotero.org/users/local/K0ok0GCB/items/K39NQJSG"],"uri":["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131,"uris":["http://zotero.org/users/local/K0ok0GCB/items/6GJC3UA8"],"uri":["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132,"uris":["http://zotero.org/users/local/K0ok0GCB/items/279I4M43"],"uri":["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134,"uris":["http://zotero.org/users/local/K0ok0GCB/items/TVW3JK2V"],"uri":["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w:t>
      </w:r>
      <w:proofErr w:type="spellStart"/>
      <w:r w:rsidR="00EF53C4">
        <w:t>IoT</w:t>
      </w:r>
      <w:proofErr w:type="spellEnd"/>
      <w:r w:rsidR="00EF53C4">
        <w:t xml:space="preserve">) terminals to direct the antenna beam of the radio BS. The resulting connection is faster and more reliable than it would be without BF. </w:t>
      </w:r>
    </w:p>
    <w:p w14:paraId="1B89FA4E" w14:textId="44C0D437" w:rsidR="00EF53C4" w:rsidRDefault="00EF53C4" w:rsidP="00EF53C4">
      <w:r>
        <w:t xml:space="preserve">The location technique for BF in 6G should be autonomous, reconfigurable, adaptive, and fast responsive. It is impossible to manually adjust the BF direction due to the extensive enhancement of the capacity of communication networks. </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12BE0481" w:rsidR="005F7673" w:rsidRDefault="005F7673" w:rsidP="005F7673">
      <w:pPr>
        <w:pStyle w:val="Caption"/>
      </w:pPr>
      <w:bookmarkStart w:id="7" w:name="_Toc73519485"/>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DD523E">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0B1CBD61" w:rsidR="00EF53C4" w:rsidRDefault="00EF53C4" w:rsidP="00EF53C4">
      <w:r w:rsidRPr="00EF53C4">
        <w:t>On the other hand, the wide applications of drones in agriculture, industry, transport, communication, surveillance, and environment and the devel</w:t>
      </w:r>
      <w:r w:rsidR="0052400A">
        <w:t xml:space="preserve">opment of </w:t>
      </w:r>
      <w:proofErr w:type="spellStart"/>
      <w:r w:rsidR="0052400A">
        <w:t>IoT</w:t>
      </w:r>
      <w:proofErr w:type="spellEnd"/>
      <w:r w:rsidRPr="00EF53C4">
        <w:t xml:space="preserve"> means that the use of these devices is increasing</w:t>
      </w:r>
      <w:r w:rsidR="00A31E2C">
        <w:t xml:space="preserve"> </w:t>
      </w:r>
      <w:r w:rsidR="00A31E2C">
        <w:fldChar w:fldCharType="begin"/>
      </w:r>
      <w:r w:rsidR="000162BE">
        <w:instrText xml:space="preserve"> ADDIN ZOTERO_ITEM CSL_CITATION {"citationID":"pIhXI8lj","properties":{"formattedCitation":"[5]\\uc0\\u8211{}[7]","plainCitation":"[5]–[7]","noteIndex":0},"citationItems":[{"id":142,"uris":["http://zotero.org/users/local/K0ok0GCB/items/L56IZNRX"],"uri":["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143,"uris":["http://zotero.org/users/local/K0ok0GCB/items/3LEW937Q"],"uri":["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144,"uris":["http://zotero.org/users/local/K0ok0GCB/items/YYM7CT6A"],"uri":["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 can present a serious threat on civilian environments or sensitive areas such as airports and military bases. For example, in January 2015 a drone crashed at the White House [Jansen, 2020], compromising the security of the government building. On March 29th, 2016, a Lufthansa jet came within 200 feet and collided with a drone near Los Angeles International Airport (LAX) </w:t>
      </w:r>
      <w:r w:rsidR="004A4662">
        <w:fldChar w:fldCharType="begin"/>
      </w:r>
      <w:r w:rsidR="000162BE">
        <w:instrText xml:space="preserve"> ADDIN ZOTERO_ITEM CSL_CITATION {"citationID":"xF4e3zEx","properties":{"formattedCitation":"[8]","plainCitation":"[8]","noteIndex":0},"citationItems":[{"id":146,"uris":["http://zotero.org/users/local/K0ok0GCB/items/BWXDKAC8"],"uri":["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0162BE" w:rsidRPr="000162BE">
        <w:rPr>
          <w:rFonts w:ascii="Calibri" w:hAnsi="Calibri" w:cs="Calibri"/>
        </w:rPr>
        <w:t>[8]</w:t>
      </w:r>
      <w:r w:rsidR="004A4662">
        <w:fldChar w:fldCharType="end"/>
      </w:r>
      <w:r>
        <w:t xml:space="preserve">. On October 12th, 2017, a Beech King Air A100 of </w:t>
      </w:r>
      <w:proofErr w:type="spellStart"/>
      <w:r>
        <w:t>Skyjet</w:t>
      </w:r>
      <w:proofErr w:type="spellEnd"/>
      <w:r>
        <w:t xml:space="preserve"> Aviation collided with a UAV as the former was approaching Jean Lesage Airport near Quebec City, Canada. The aircraft landed safely despite being hit on the wing [</w:t>
      </w:r>
      <w:proofErr w:type="spellStart"/>
      <w:r>
        <w:t>dro</w:t>
      </w:r>
      <w:proofErr w:type="spellEnd"/>
      <w:r>
        <w:t xml:space="preserve">, 2020]. A hot air balloon carrying a certified pilot and two passengers was struck by a drone while flying near the Teton County Fairgrounds in </w:t>
      </w:r>
      <w:proofErr w:type="spellStart"/>
      <w:r>
        <w:t>Driggs</w:t>
      </w:r>
      <w:proofErr w:type="spellEnd"/>
      <w:r>
        <w:t>, Idaho, United States, on August 10th, 2018 [</w:t>
      </w:r>
      <w:proofErr w:type="spellStart"/>
      <w:r>
        <w:t>Tellman</w:t>
      </w:r>
      <w:proofErr w:type="spellEnd"/>
      <w:r>
        <w:t>, 2020].</w:t>
      </w:r>
    </w:p>
    <w:p w14:paraId="3B39048A" w14:textId="77777777" w:rsidR="00361E38" w:rsidRDefault="00EF53C4" w:rsidP="00361E38">
      <w:r>
        <w:t xml:space="preserve">Due to the security risk facts carried out by drones as discussed befor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system. Fortunately, most </w:t>
      </w:r>
      <w:r>
        <w:lastRenderedPageBreak/>
        <w:t xml:space="preserve">of the drones transmit a signal to communicate to their controllers in order to send images, video, and telemetry reports. Therefore, these signals are used for the DOA system to find the drone’s direction. </w:t>
      </w:r>
    </w:p>
    <w:p w14:paraId="15CBDAEC" w14:textId="4F2652F2" w:rsidR="00361E38" w:rsidRDefault="00361E38" w:rsidP="00361E38">
      <w:r w:rsidRPr="00361E38">
        <w:t xml:space="preserve">Due to the importance of the DOA estimation explained above, in this work a new method is presented and analyzed to find the azimuth angle and elevation of a </w:t>
      </w:r>
      <w:r w:rsidR="000233CE">
        <w:t>signal from a receiving system.</w:t>
      </w:r>
    </w:p>
    <w:p w14:paraId="64CE5005" w14:textId="7C7043F6" w:rsidR="00384D98" w:rsidRDefault="00AB5B0D" w:rsidP="00C97E54">
      <w:pPr>
        <w:pStyle w:val="Heading2"/>
        <w:numPr>
          <w:ilvl w:val="0"/>
          <w:numId w:val="10"/>
        </w:numPr>
        <w:ind w:left="1474"/>
        <w:jc w:val="both"/>
      </w:pPr>
      <w:bookmarkStart w:id="8" w:name="_Toc73523521"/>
      <w:r>
        <w:t>RELATED WORK</w:t>
      </w:r>
      <w:bookmarkEnd w:id="8"/>
    </w:p>
    <w:p w14:paraId="59E0C7DA" w14:textId="6D639491" w:rsidR="00384D98" w:rsidRPr="00920EF8" w:rsidRDefault="003E6D79" w:rsidP="003E6D79">
      <w:pPr>
        <w:rPr>
          <w:strike/>
        </w:rPr>
      </w:pPr>
      <w:r w:rsidRPr="003E6D79">
        <w:t xml:space="preserve">With the aim of knowing the DOA of a coming signal, different studies have been carried out. </w:t>
      </w:r>
      <w:r w:rsidR="00920EF8">
        <w:t xml:space="preserve">In general, the </w:t>
      </w:r>
      <w:proofErr w:type="spellStart"/>
      <w:r w:rsidR="00920EF8">
        <w:t>DoA</w:t>
      </w:r>
      <w:proofErr w:type="spellEnd"/>
      <w:r w:rsidR="00920EF8">
        <w:t xml:space="preserve"> estimation techniques can be broadly classified into conventional beamforming techniques, Maximum Likelihood </w:t>
      </w:r>
      <w:r w:rsidR="00920EF8" w:rsidRPr="00920EF8">
        <w:t>Estimator (MLE)</w:t>
      </w:r>
      <w:r w:rsidR="00920EF8">
        <w:t>, and subspace-based techniques. Howe</w:t>
      </w:r>
      <w:r w:rsidR="00D80D8C">
        <w:t>ver, there are recent works on Received Signal S</w:t>
      </w:r>
      <w:r w:rsidR="00920EF8">
        <w:t xml:space="preserve">trength (RSS)-based </w:t>
      </w:r>
      <w:proofErr w:type="spellStart"/>
      <w:r w:rsidR="00920EF8">
        <w:t>DoA</w:t>
      </w:r>
      <w:proofErr w:type="spellEnd"/>
      <w:r w:rsidR="00920EF8">
        <w:t xml:space="preserve"> estimation</w:t>
      </w:r>
      <w:r w:rsidR="00C3056A">
        <w:t xml:space="preserve"> </w:t>
      </w:r>
      <w:r w:rsidR="00C3056A">
        <w:fldChar w:fldCharType="begin"/>
      </w:r>
      <w:r w:rsidR="000162BE">
        <w:instrText xml:space="preserve"> ADDIN ZOTERO_ITEM CSL_CITATION {"citationID":"nUAHOLWU","properties":{"formattedCitation":"[9]","plainCitation":"[9]","noteIndex":0},"citationItems":[{"id":163,"uris":["http://zotero.org/users/local/K0ok0GCB/items/5PM8GJSH"],"uri":["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0162BE" w:rsidRPr="000162BE">
        <w:rPr>
          <w:rFonts w:cs="Times New Roman"/>
        </w:rPr>
        <w:t>[9]</w:t>
      </w:r>
      <w:r w:rsidR="00C3056A">
        <w:fldChar w:fldCharType="end"/>
      </w:r>
      <w:r w:rsidR="00920EF8">
        <w:t>.</w:t>
      </w:r>
      <w:r w:rsidR="00D80D8C">
        <w:t xml:space="preserve"> </w:t>
      </w:r>
      <w:r w:rsidR="00D80D8C" w:rsidRPr="00D80D8C">
        <w:t>Also in recent years M</w:t>
      </w:r>
      <w:r w:rsidR="00D80D8C">
        <w:t>L</w:t>
      </w:r>
      <w:r w:rsidR="00D80D8C" w:rsidRPr="00D80D8C">
        <w:t xml:space="preserve"> has been applied to these techniques. This section will give a brief summary of these techniques and their main works. In addition, an observation of works that use ML to obtain better results in DOA with the different techniques</w:t>
      </w:r>
      <w:r w:rsidR="00D80D8C">
        <w:t xml:space="preserve">. </w:t>
      </w:r>
      <w:r w:rsidRPr="00920EF8">
        <w:rPr>
          <w:strike/>
        </w:rPr>
        <w:t xml:space="preserve">Of the resulting methods, the best known techniques are </w:t>
      </w:r>
      <w:r w:rsidR="00FB469A" w:rsidRPr="00920EF8">
        <w:rPr>
          <w:strike/>
        </w:rPr>
        <w:t>Maximum L</w:t>
      </w:r>
      <w:r w:rsidR="00B844D9" w:rsidRPr="00920EF8">
        <w:rPr>
          <w:strike/>
        </w:rPr>
        <w:t>ikelihood</w:t>
      </w:r>
      <w:r w:rsidR="009C3829" w:rsidRPr="00920EF8">
        <w:rPr>
          <w:strike/>
        </w:rPr>
        <w:t xml:space="preserve"> </w:t>
      </w:r>
      <w:r w:rsidR="00FB469A" w:rsidRPr="00920EF8">
        <w:rPr>
          <w:strike/>
        </w:rPr>
        <w:t>Estimator (MLE)</w:t>
      </w:r>
      <w:r w:rsidR="009C3829" w:rsidRPr="00920EF8">
        <w:rPr>
          <w:strike/>
        </w:rPr>
        <w:t xml:space="preserve">, the conventional estimation approaches, and the </w:t>
      </w:r>
      <w:commentRangeStart w:id="9"/>
      <w:r w:rsidR="009C3829" w:rsidRPr="00920EF8">
        <w:rPr>
          <w:strike/>
        </w:rPr>
        <w:t>subspace-based approaches</w:t>
      </w:r>
      <w:commentRangeEnd w:id="9"/>
      <w:r w:rsidR="00166C7F" w:rsidRPr="00920EF8">
        <w:rPr>
          <w:rStyle w:val="CommentReference"/>
          <w:strike/>
        </w:rPr>
        <w:commentReference w:id="9"/>
      </w:r>
      <w:r w:rsidR="00246A64" w:rsidRPr="00920EF8">
        <w:rPr>
          <w:strike/>
        </w:rPr>
        <w:t>, Sparse Signal Reconstruction (SSR)</w:t>
      </w:r>
      <w:r w:rsidR="00D81381" w:rsidRPr="00920EF8">
        <w:rPr>
          <w:strike/>
        </w:rPr>
        <w:t>.</w:t>
      </w:r>
      <w:r w:rsidRPr="00920EF8">
        <w:rPr>
          <w:strike/>
        </w:rPr>
        <w:t xml:space="preserve"> In addition, DOA methods using ML are increasingly being defeated.</w:t>
      </w:r>
    </w:p>
    <w:p w14:paraId="09914E34" w14:textId="45B13983" w:rsidR="001C2BF9" w:rsidRDefault="00FB469A" w:rsidP="001C2BF9">
      <w:pPr>
        <w:pStyle w:val="Heading3"/>
      </w:pPr>
      <w:r>
        <w:t>The Maximum L</w:t>
      </w:r>
      <w:r w:rsidR="001C2BF9">
        <w:t>ikelihood</w:t>
      </w:r>
      <w:r>
        <w:t xml:space="preserve"> E</w:t>
      </w:r>
      <w:r w:rsidR="00FD0161">
        <w:t>stimation</w:t>
      </w:r>
    </w:p>
    <w:p w14:paraId="24F72A8C" w14:textId="1695B965" w:rsidR="001C2BF9" w:rsidRPr="00C87A1A" w:rsidRDefault="00FD0161" w:rsidP="000233CE">
      <w:r>
        <w:t>The MLE finds its estimates by maximizing the probability density function at the observed received signals with respect to the models parameters</w:t>
      </w:r>
      <w:r w:rsidR="003E6D79">
        <w:t>.</w:t>
      </w:r>
      <w:r w:rsidR="000233CE">
        <w:t xml:space="preserve"> </w:t>
      </w:r>
      <w:r w:rsidR="0083458A">
        <w:t xml:space="preserve">In </w:t>
      </w:r>
      <w:r w:rsidR="0083458A">
        <w:fldChar w:fldCharType="begin"/>
      </w:r>
      <w:r w:rsidR="000162BE">
        <w:instrText xml:space="preserve"> ADDIN ZOTERO_ITEM CSL_CITATION {"citationID":"V24AaEh9","properties":{"formattedCitation":"[10]","plainCitation":"[10]","noteIndex":0},"citationItems":[{"id":96,"uris":["http://zotero.org/users/local/K0ok0GCB/items/PNTBIG99"],"uri":["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0162BE" w:rsidRPr="000162BE">
        <w:rPr>
          <w:rFonts w:ascii="Calibri" w:hAnsi="Calibri" w:cs="Calibri"/>
        </w:rPr>
        <w:t>[10]</w:t>
      </w:r>
      <w:r w:rsidR="0083458A">
        <w:fldChar w:fldCharType="end"/>
      </w:r>
      <w:r w:rsidR="0083458A">
        <w:t xml:space="preserve">, is derived a deterministic </w:t>
      </w:r>
      <w:r w:rsidR="00FB469A">
        <w:t>MLE</w:t>
      </w:r>
      <w:r w:rsidR="0083458A">
        <w:t xml:space="preserve"> of multiple sources observed on the background of </w:t>
      </w:r>
      <w:proofErr w:type="spellStart"/>
      <w:r w:rsidR="0083458A">
        <w:t>nonuniform</w:t>
      </w:r>
      <w:proofErr w:type="spellEnd"/>
      <w:r w:rsidR="0083458A">
        <w:t xml:space="preserve"> white noise with an arbitrary diagonal covariance matrix. </w:t>
      </w:r>
      <w:r w:rsidR="001C2BF9">
        <w:t xml:space="preserve">In </w:t>
      </w:r>
      <w:r w:rsidR="001C2BF9">
        <w:fldChar w:fldCharType="begin"/>
      </w:r>
      <w:r w:rsidR="000162BE">
        <w:instrText xml:space="preserve"> ADDIN ZOTERO_ITEM CSL_CITATION {"citationID":"7F1s3UEB","properties":{"formattedCitation":"[11]","plainCitation":"[11]","noteIndex":0},"citationItems":[{"id":95,"uris":["http://zotero.org/users/local/K0ok0GCB/items/5DTYF5AS"],"uri":["http://zotero.org/users/local/K0ok0GCB/items/5DTYF5AS"],"itemData":{"id":95,"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1C2BF9">
        <w:fldChar w:fldCharType="separate"/>
      </w:r>
      <w:r w:rsidR="000162BE" w:rsidRPr="000162BE">
        <w:rPr>
          <w:rFonts w:ascii="Calibri" w:hAnsi="Calibri" w:cs="Calibri"/>
        </w:rPr>
        <w:t>[11]</w:t>
      </w:r>
      <w:r w:rsidR="001C2BF9">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atio (SNR) and a small number of array snapshots is investigated</w:t>
      </w:r>
      <w:r w:rsidR="00C87A1A">
        <w:t xml:space="preserve">. In </w:t>
      </w:r>
      <w:r w:rsidR="00C87A1A">
        <w:lastRenderedPageBreak/>
        <w:t xml:space="preserve">addition, </w:t>
      </w:r>
      <w:r w:rsidR="00C87A1A" w:rsidRPr="00C87A1A">
        <w:t xml:space="preserve">a global error analysis is presented that can be used to predict the threshold behavior of the </w:t>
      </w:r>
      <w:r w:rsidR="00FB469A">
        <w:t>MLE</w:t>
      </w:r>
      <w:r w:rsidR="00C87A1A" w:rsidRPr="00C87A1A">
        <w:t xml:space="preserve"> with high accuracy.</w:t>
      </w:r>
    </w:p>
    <w:p w14:paraId="1BCB783A" w14:textId="1331C1F8" w:rsidR="00126287" w:rsidRPr="003E6D79" w:rsidRDefault="00126287" w:rsidP="00844C51">
      <w:pPr>
        <w:pStyle w:val="Heading3"/>
        <w:rPr>
          <w:strike/>
        </w:rPr>
      </w:pPr>
      <w:r w:rsidRPr="003E6D79">
        <w:rPr>
          <w:strike/>
        </w:rPr>
        <w:t>Bayesian Learning</w:t>
      </w:r>
    </w:p>
    <w:p w14:paraId="4351A696" w14:textId="3899F713" w:rsidR="002B64C4" w:rsidRDefault="002B64C4" w:rsidP="002B64C4">
      <w:pPr>
        <w:pStyle w:val="Heading3"/>
      </w:pPr>
      <w:r>
        <w:t>Sparse Signal R</w:t>
      </w:r>
      <w:r w:rsidRPr="0084095F">
        <w:t>econstruction</w:t>
      </w:r>
    </w:p>
    <w:p w14:paraId="5FA38151" w14:textId="1C2F664B" w:rsidR="00111F06" w:rsidRDefault="00246A64" w:rsidP="00AF21E4">
      <w:r>
        <w:t>The SSR</w:t>
      </w:r>
      <w:r w:rsidR="0016151A">
        <w:t xml:space="preserve"> technique has been used in DOA estimation</w:t>
      </w:r>
      <w:r w:rsidR="001C2BF9">
        <w:t xml:space="preserve"> </w:t>
      </w:r>
      <w:r w:rsidR="006B04E0">
        <w:fldChar w:fldCharType="begin"/>
      </w:r>
      <w:r w:rsidR="000162BE">
        <w:instrText xml:space="preserve"> ADDIN ZOTERO_ITEM CSL_CITATION {"citationID":"PNxAuVMC","properties":{"formattedCitation":"[12]\\uc0\\u8211{}[19]","plainCitation":"[12]–[19]","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0162BE" w:rsidRPr="000162BE">
        <w:rPr>
          <w:rFonts w:ascii="Calibri" w:hAnsi="Calibri" w:cs="Calibri"/>
          <w:szCs w:val="24"/>
        </w:rPr>
        <w:t>[12]–[19]</w:t>
      </w:r>
      <w:r w:rsidR="006B04E0">
        <w:fldChar w:fldCharType="end"/>
      </w:r>
      <w:r w:rsidR="002E2CBB">
        <w:t xml:space="preserve">, </w:t>
      </w:r>
      <w:r w:rsidR="002E2CBB" w:rsidRPr="002E2CBB">
        <w:t>which exploits the property that the spatial spectrum of the point source signals is sparse when t</w:t>
      </w:r>
      <w:r w:rsidR="002E2CBB">
        <w:t>he number of signals is limited</w:t>
      </w:r>
      <w:r w:rsidR="00BB7A47">
        <w:t xml:space="preserve">. The key is to use appropriate non-quadratic regularizing functional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1636B918" w:rsidR="00AF21E4" w:rsidRDefault="00525FB9" w:rsidP="00AF21E4">
      <w:commentRangeStart w:id="10"/>
      <w:r>
        <w:t xml:space="preserve">In </w:t>
      </w:r>
      <w:r>
        <w:fldChar w:fldCharType="begin"/>
      </w:r>
      <w:r w:rsidR="000162BE">
        <w:instrText xml:space="preserve"> ADDIN ZOTERO_ITEM CSL_CITATION {"citationID":"xZ2Q7PKc","properties":{"formattedCitation":"[12]","plainCitation":"[12]","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0162BE" w:rsidRPr="000162BE">
        <w:rPr>
          <w:rFonts w:ascii="Calibri" w:hAnsi="Calibri" w:cs="Calibri"/>
        </w:rPr>
        <w:t>[12]</w:t>
      </w:r>
      <w:r>
        <w:fldChar w:fldCharType="end"/>
      </w:r>
      <w:r>
        <w:t xml:space="preserve">, </w:t>
      </w:r>
      <w:r w:rsidR="00BA5D4D">
        <w:t xml:space="preserve">is </w:t>
      </w:r>
      <w:r w:rsidR="00BA5D4D" w:rsidRPr="00BA5D4D">
        <w:t xml:space="preserve">design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orce the sparsity.</w:t>
      </w:r>
      <w:r w:rsidR="0017081E">
        <w:t xml:space="preserve"> The authors in </w:t>
      </w:r>
      <w:r w:rsidR="0017081E">
        <w:fldChar w:fldCharType="begin"/>
      </w:r>
      <w:r w:rsidR="000162BE">
        <w:instrText xml:space="preserve"> ADDIN ZOTERO_ITEM CSL_CITATION {"citationID":"GqwOGcC7","properties":{"formattedCitation":"[13]","plainCitation":"[13]","noteIndex":0},"citationItems":[{"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0162BE" w:rsidRPr="000162BE">
        <w:rPr>
          <w:rFonts w:ascii="Calibri" w:hAnsi="Calibri" w:cs="Calibri"/>
        </w:rPr>
        <w:t>[13]</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r w:rsidR="001620ED">
        <w:t>nalty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0162BE">
        <w:instrText xml:space="preserve"> ADDIN ZOTERO_ITEM CSL_CITATION {"citationID":"AH0ce6lZ","properties":{"formattedCitation":"[14]","plainCitation":"[14]","noteIndex":0},"citationItems":[{"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0162BE" w:rsidRPr="000162BE">
        <w:rPr>
          <w:rFonts w:ascii="Calibri" w:hAnsi="Calibri" w:cs="Calibri"/>
        </w:rPr>
        <w:t>[14]</w:t>
      </w:r>
      <w:r w:rsidR="00F637E8">
        <w:fldChar w:fldCharType="end"/>
      </w:r>
      <w:r>
        <w:t>.</w:t>
      </w:r>
      <w:r w:rsidR="003A369F">
        <w:t xml:space="preserve"> In </w:t>
      </w:r>
      <w:r w:rsidR="003A369F">
        <w:fldChar w:fldCharType="begin"/>
      </w:r>
      <w:r w:rsidR="000162BE">
        <w:instrText xml:space="preserve"> ADDIN ZOTERO_ITEM CSL_CITATION {"citationID":"lCUTAmNA","properties":{"formattedCitation":"[15]","plainCitation":"[15]","noteIndex":0},"citationItems":[{"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fldChar w:fldCharType="separate"/>
      </w:r>
      <w:r w:rsidR="000162BE" w:rsidRPr="000162BE">
        <w:rPr>
          <w:rFonts w:ascii="Calibri" w:hAnsi="Calibri" w:cs="Calibri"/>
        </w:rPr>
        <w:t>[15]</w:t>
      </w:r>
      <w:r w:rsidR="003A369F">
        <w:fldChar w:fldCharType="end"/>
      </w:r>
      <w:r w:rsidR="003A369F">
        <w:t xml:space="preserve">, </w:t>
      </w:r>
      <w:r w:rsidR="003A369F" w:rsidRPr="003A369F">
        <w:t>treat</w:t>
      </w:r>
      <w:r w:rsidR="003A369F">
        <w:t>ed</w:t>
      </w:r>
      <w:r w:rsidR="003A369F" w:rsidRPr="003A369F">
        <w:t xml:space="preserve"> the target DOA as a sparse vector in a discre</w:t>
      </w:r>
      <w:r w:rsidR="003A369F">
        <w:t xml:space="preserv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3A369F">
        <w:t>-norm minimizati</w:t>
      </w:r>
      <w:r w:rsidR="003A369F">
        <w:t xml:space="preserve">on with the </w:t>
      </w:r>
      <w:proofErr w:type="spellStart"/>
      <w:r w:rsidR="003A369F">
        <w:t>Dantzig</w:t>
      </w:r>
      <w:proofErr w:type="spellEnd"/>
      <w:r w:rsidR="003A369F">
        <w:t xml:space="preserve"> selector </w:t>
      </w:r>
      <w:r w:rsidR="003A369F">
        <w:fldChar w:fldCharType="begin"/>
      </w:r>
      <w:r w:rsidR="000162BE">
        <w:instrText xml:space="preserve"> ADDIN ZOTERO_ITEM CSL_CITATION {"citationID":"RDbxEmsS","properties":{"formattedCitation":"[20]","plainCitation":"[20]","noteIndex":0},"citationItems":[{"id":91,"uris":["http://zotero.org/users/local/K0ok0GCB/items/RKUZQ7UC"],"uri":["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fldChar w:fldCharType="separate"/>
      </w:r>
      <w:r w:rsidR="000162BE" w:rsidRPr="000162BE">
        <w:rPr>
          <w:rFonts w:ascii="Calibri" w:hAnsi="Calibri" w:cs="Calibri"/>
        </w:rPr>
        <w:t>[20]</w:t>
      </w:r>
      <w:r w:rsidR="003A369F">
        <w:fldChar w:fldCharType="end"/>
      </w:r>
      <w:r w:rsidR="003A369F" w:rsidRPr="003A369F">
        <w:t xml:space="preserve"> as a proxy to a combinatorial optimization problem to obtain multiple DOA of sources.</w:t>
      </w:r>
      <w:r>
        <w:t xml:space="preserve"> The literature </w:t>
      </w:r>
      <w:r>
        <w:fldChar w:fldCharType="begin"/>
      </w:r>
      <w:r w:rsidR="000162BE">
        <w:instrText xml:space="preserve"> ADDIN ZOTERO_ITEM CSL_CITATION {"citationID":"ZNboe2KO","properties":{"formattedCitation":"[16]","plainCitation":"[16]","noteIndex":0},"citationItems":[{"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0162BE" w:rsidRPr="000162BE">
        <w:rPr>
          <w:rFonts w:ascii="Calibri" w:hAnsi="Calibri" w:cs="Calibri"/>
        </w:rPr>
        <w:t>[16]</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tilizing the property of noise subspace.</w:t>
      </w:r>
      <w:r w:rsidR="003A369F">
        <w:t xml:space="preserve"> </w:t>
      </w:r>
      <w:commentRangeEnd w:id="10"/>
      <w:r w:rsidR="003A369F">
        <w:rPr>
          <w:rStyle w:val="CommentReference"/>
        </w:rPr>
        <w:commentReference w:id="10"/>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7E77FB53" w:rsidR="009C3829" w:rsidRDefault="00D23CFE" w:rsidP="00D23CFE">
      <w:r>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SVD-like method under unknown MC for Uniform Linear Arrays (ULAs) has been proposed</w:t>
      </w:r>
      <w:r w:rsidR="00C10C23">
        <w:t xml:space="preserve"> </w:t>
      </w:r>
      <w:r>
        <w:t xml:space="preserve">in </w:t>
      </w:r>
      <w:r>
        <w:fldChar w:fldCharType="begin"/>
      </w:r>
      <w:r w:rsidR="000162BE">
        <w:instrText xml:space="preserve"> ADDIN ZOTERO_ITEM CSL_CITATION {"citationID":"gZ87ghmY","properties":{"formattedCitation":"[17]","plainCitation":"[17]","noteIndex":0},"citationItems":[{"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0162BE" w:rsidRPr="000162BE">
        <w:rPr>
          <w:rFonts w:ascii="Calibri" w:hAnsi="Calibri" w:cs="Calibri"/>
        </w:rPr>
        <w:t>[17]</w:t>
      </w:r>
      <w:r>
        <w:fldChar w:fldCharType="end"/>
      </w:r>
      <w:r>
        <w:t xml:space="preserve">, which takes advantage of the banded symmetric Toeplitz structure of MCM, but this method sacrifices the array aperture so that some array output data is not being used. </w:t>
      </w:r>
      <w:r w:rsidR="00535BA9">
        <w:t xml:space="preserve">In </w:t>
      </w:r>
      <w:r w:rsidR="00AF21E4">
        <w:fldChar w:fldCharType="begin"/>
      </w:r>
      <w:r w:rsidR="000162BE">
        <w:instrText xml:space="preserve"> ADDIN ZOTERO_ITEM CSL_CITATION {"citationID":"TLSdHGHV","properties":{"formattedCitation":"[18]","plainCitation":"[18]","noteIndex":0},"citationItems":[{"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0162BE" w:rsidRPr="000162BE">
        <w:rPr>
          <w:rFonts w:ascii="Calibri" w:hAnsi="Calibri" w:cs="Calibri"/>
        </w:rPr>
        <w:t>[18]</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t>
      </w:r>
      <w:r w:rsidR="00E83B6C" w:rsidRPr="00E83B6C">
        <w:lastRenderedPageBreak/>
        <w:t>works are only valid for ULA and only aim to find the azimuth angle</w:t>
      </w:r>
      <w:r w:rsidR="00E83B6C">
        <w:t>.</w:t>
      </w:r>
      <w:r w:rsidR="00FD5DD5">
        <w:t xml:space="preserve"> In </w:t>
      </w:r>
      <w:r w:rsidR="00FD5DD5">
        <w:fldChar w:fldCharType="begin"/>
      </w:r>
      <w:r w:rsidR="000162BE">
        <w:instrText xml:space="preserve"> ADDIN ZOTERO_ITEM CSL_CITATION {"citationID":"tk19Wmt2","properties":{"formattedCitation":"[19]","plainCitation":"[19]","noteIndex":0},"citationItems":[{"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fldChar w:fldCharType="separate"/>
      </w:r>
      <w:r w:rsidR="000162BE" w:rsidRPr="000162BE">
        <w:rPr>
          <w:rFonts w:ascii="Calibri" w:hAnsi="Calibri" w:cs="Calibri"/>
        </w:rPr>
        <w:t>[19]</w:t>
      </w:r>
      <w:r w:rsidR="00FD5DD5">
        <w:fldChar w:fldCharType="end"/>
      </w:r>
      <w:r w:rsidR="00FD5DD5">
        <w:t xml:space="preserve">, the algorithm of minimum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FD5DD5">
        <w:t xml:space="preserve">-norm </w:t>
      </w:r>
      <w:r w:rsidR="00FD5DD5" w:rsidRPr="00E163F6">
        <w:t>reconstruction</w:t>
      </w:r>
      <w:r w:rsidR="00FD5DD5">
        <w:t xml:space="preserve"> is used and the corresponding the Cramer-Rao Lower Bound (CRLB) to the proposed estimation scheme is also derived. In addition, the major concern in SSR technique lies in the computational complexity.</w:t>
      </w:r>
    </w:p>
    <w:p w14:paraId="504F5708" w14:textId="2DA049BD" w:rsidR="001A0F11" w:rsidRDefault="001A0F11" w:rsidP="001A0F11">
      <w:pPr>
        <w:pStyle w:val="Heading3"/>
      </w:pPr>
      <w:r>
        <w:t>Machine Learning</w:t>
      </w:r>
    </w:p>
    <w:p w14:paraId="72DA97AB" w14:textId="6C92A4C5" w:rsidR="00F87436" w:rsidRDefault="001A0F11" w:rsidP="00863B21">
      <w:commentRangeStart w:id="11"/>
      <w:r>
        <w:t>Machine Learning</w:t>
      </w:r>
      <w:r w:rsidR="00246A64">
        <w:t xml:space="preserve"> (ML)</w:t>
      </w:r>
      <w:r>
        <w:t xml:space="preserve"> is presented as a promisin</w:t>
      </w:r>
      <w:r w:rsidR="00F87436">
        <w:t>g technology to be used for DOA</w:t>
      </w:r>
      <w:commentRangeEnd w:id="11"/>
      <w:r w:rsidR="009913FB">
        <w:rPr>
          <w:rStyle w:val="CommentReference"/>
        </w:rPr>
        <w:commentReference w:id="11"/>
      </w:r>
      <w:r>
        <w:t>.</w:t>
      </w:r>
      <w:r w:rsidR="00863B21">
        <w:t xml:space="preserve"> </w:t>
      </w:r>
      <w:r w:rsidR="00246A64">
        <w:t>ML</w:t>
      </w:r>
      <w:r w:rsidR="00863B21">
        <w:t>-</w:t>
      </w:r>
      <w:r w:rsidR="00F87436">
        <w:t xml:space="preserve">based methods are data-driven and therefore they can be more robust than other methods due to </w:t>
      </w:r>
      <w:r w:rsidR="00863B21">
        <w:t>they</w:t>
      </w:r>
      <w:r w:rsidR="00F87436">
        <w:t xml:space="preserve"> adapt better to array</w:t>
      </w:r>
      <w:r w:rsidR="00EA4D2D">
        <w:t xml:space="preserve"> geometry</w:t>
      </w:r>
      <w:r w:rsidR="00F87436">
        <w:t xml:space="preserve"> imperfections</w:t>
      </w:r>
      <w:r w:rsidR="00EA4D2D">
        <w:t xml:space="preserve"> and sensor imperfections. They also do not depend of the array geometry shape </w:t>
      </w:r>
      <w:r w:rsidR="00BB6A82">
        <w:fldChar w:fldCharType="begin"/>
      </w:r>
      <w:r w:rsidR="000162BE">
        <w:instrText xml:space="preserve"> ADDIN ZOTERO_ITEM CSL_CITATION {"citationID":"PuDQ8gws","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0162BE" w:rsidRPr="000162BE">
        <w:rPr>
          <w:rFonts w:ascii="Calibri" w:hAnsi="Calibri" w:cs="Calibri"/>
        </w:rPr>
        <w:t>[21]</w:t>
      </w:r>
      <w:r w:rsidR="00BB6A82">
        <w:fldChar w:fldCharType="end"/>
      </w:r>
      <w:r w:rsidR="00EA4D2D">
        <w:t xml:space="preserve">. </w:t>
      </w:r>
      <w:r w:rsidR="004B2A57">
        <w:t>In addition, ML</w:t>
      </w:r>
      <w:r w:rsidR="00F87436">
        <w:t xml:space="preserve"> offers low-cost implementation and simplicity. </w:t>
      </w:r>
    </w:p>
    <w:p w14:paraId="4F03DD2D" w14:textId="5BC6DDA7" w:rsidR="001B0F07" w:rsidRDefault="00B4564B" w:rsidP="00DD523E">
      <w:r>
        <w:t xml:space="preserve">The authors in </w:t>
      </w:r>
      <w:r>
        <w:fldChar w:fldCharType="begin"/>
      </w:r>
      <w:r w:rsidR="000162BE">
        <w:instrText xml:space="preserve"> ADDIN ZOTERO_ITEM CSL_CITATION {"citationID":"6N0WwNDN","properties":{"formattedCitation":"[22]\\uc0\\u8211{}[26]","plainCitation":"[22]–[26]","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label":"page"},{"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label":"page"},{"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label":"page"},{"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label":"page"},{"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label":"page"}],"schema":"https://github.com/citation-style-language/schema/raw/master/csl-citation.json"} </w:instrText>
      </w:r>
      <w:r>
        <w:fldChar w:fldCharType="separate"/>
      </w:r>
      <w:r w:rsidR="000162BE" w:rsidRPr="000162BE">
        <w:rPr>
          <w:rFonts w:ascii="Calibri" w:hAnsi="Calibri" w:cs="Calibri"/>
          <w:szCs w:val="24"/>
        </w:rPr>
        <w:t>[22]–[26]</w:t>
      </w:r>
      <w:r>
        <w:fldChar w:fldCharType="end"/>
      </w:r>
      <w:r w:rsidR="008C5486">
        <w:t xml:space="preserve"> </w:t>
      </w:r>
      <w:r>
        <w:t xml:space="preserve">used Neuronal Network (NN) for </w:t>
      </w:r>
      <w:r w:rsidR="008C5486">
        <w:t xml:space="preserve">DOA estimation. </w:t>
      </w:r>
      <w:r w:rsidR="00931FD1">
        <w:t xml:space="preserve">The authors in </w:t>
      </w:r>
      <w:r w:rsidR="00931FD1">
        <w:fldChar w:fldCharType="begin"/>
      </w:r>
      <w:r w:rsidR="000162BE">
        <w:instrText xml:space="preserve"> ADDIN ZOTERO_ITEM CSL_CITATION {"citationID":"akrAyjA5","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rsidR="00931FD1">
        <w:fldChar w:fldCharType="separate"/>
      </w:r>
      <w:r w:rsidR="000162BE" w:rsidRPr="000162BE">
        <w:rPr>
          <w:rFonts w:ascii="Calibri" w:hAnsi="Calibri" w:cs="Calibri"/>
        </w:rPr>
        <w:t>[22]</w:t>
      </w:r>
      <w:r w:rsidR="00931FD1">
        <w:fldChar w:fldCharType="end"/>
      </w:r>
      <w:r w:rsidR="00931FD1">
        <w:t xml:space="preserve">, proposed a DOA estimation method using a Complex-Valued Neural Network (CVNN) for </w:t>
      </w:r>
      <w:r w:rsidR="007131DE">
        <w:t>ultra wideband</w:t>
      </w:r>
      <w:r w:rsidR="00931FD1">
        <w:t xml:space="preserve"> systems.</w:t>
      </w:r>
      <w:r w:rsidR="00B76715">
        <w:t xml:space="preserve"> In </w:t>
      </w:r>
      <w:r w:rsidR="00B76715">
        <w:fldChar w:fldCharType="begin"/>
      </w:r>
      <w:r w:rsidR="000162BE">
        <w:instrText xml:space="preserve"> ADDIN ZOTERO_ITEM CSL_CITATION {"citationID":"8aIEXVv8","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rsidR="00B76715">
        <w:fldChar w:fldCharType="separate"/>
      </w:r>
      <w:r w:rsidR="000162BE" w:rsidRPr="000162BE">
        <w:rPr>
          <w:rFonts w:ascii="Calibri" w:hAnsi="Calibri" w:cs="Calibri"/>
        </w:rPr>
        <w:t>[23]</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931FD1">
        <w:t xml:space="preserve"> </w:t>
      </w:r>
      <w:r w:rsidR="004B6007" w:rsidRPr="003E6D79">
        <w:rPr>
          <w:highlight w:val="yellow"/>
        </w:rPr>
        <w:t xml:space="preserve">In </w:t>
      </w:r>
      <w:r w:rsidR="004B6007" w:rsidRPr="003E6D79">
        <w:rPr>
          <w:highlight w:val="yellow"/>
        </w:rPr>
        <w:fldChar w:fldCharType="begin"/>
      </w:r>
      <w:r w:rsidR="000162BE">
        <w:rPr>
          <w:highlight w:val="yellow"/>
        </w:rPr>
        <w:instrText xml:space="preserve"> ADDIN ZOTERO_ITEM CSL_CITATION {"citationID":"d8eqTjEk","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rsidR="004B6007" w:rsidRPr="003E6D79">
        <w:rPr>
          <w:highlight w:val="yellow"/>
        </w:rPr>
        <w:fldChar w:fldCharType="separate"/>
      </w:r>
      <w:r w:rsidR="000162BE" w:rsidRPr="000162BE">
        <w:rPr>
          <w:rFonts w:ascii="Calibri" w:hAnsi="Calibri" w:cs="Calibri"/>
        </w:rPr>
        <w:t>[24]</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to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0162BE">
        <w:rPr>
          <w:highlight w:val="yellow"/>
        </w:rPr>
        <w:instrText xml:space="preserve"> ADDIN ZOTERO_ITEM CSL_CITATION {"citationID":"iYBUqzSM","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rsidR="001B0F07" w:rsidRPr="001D0E48">
        <w:rPr>
          <w:highlight w:val="yellow"/>
        </w:rPr>
        <w:fldChar w:fldCharType="separate"/>
      </w:r>
      <w:r w:rsidR="000162BE" w:rsidRPr="000162BE">
        <w:rPr>
          <w:rFonts w:ascii="Calibri" w:hAnsi="Calibri" w:cs="Calibri"/>
          <w:highlight w:val="yellow"/>
        </w:rPr>
        <w:t>[25]</w:t>
      </w:r>
      <w:r w:rsidR="001B0F07" w:rsidRPr="001D0E48">
        <w:rPr>
          <w:highlight w:val="yellow"/>
        </w:rPr>
        <w:fldChar w:fldCharType="end"/>
      </w:r>
      <w:r w:rsidR="001B0F07" w:rsidRPr="001D0E48">
        <w:rPr>
          <w:highlight w:val="yellow"/>
        </w:rPr>
        <w:t xml:space="preserve">, focused on scenarios where the number 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0162BE">
        <w:rPr>
          <w:highlight w:val="yellow"/>
        </w:rPr>
        <w:instrText xml:space="preserve"> ADDIN ZOTERO_ITEM CSL_CITATION {"citationID":"8IpLHHXU","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0162BE" w:rsidRPr="000162BE">
        <w:rPr>
          <w:rFonts w:ascii="Calibri" w:hAnsi="Calibri" w:cs="Calibri"/>
        </w:rPr>
        <w:t>[26]</w:t>
      </w:r>
      <w:r w:rsidR="00583BE0" w:rsidRPr="001D0E48">
        <w:rPr>
          <w:highlight w:val="yellow"/>
        </w:rPr>
        <w:fldChar w:fldCharType="end"/>
      </w:r>
      <w:r w:rsidR="00583BE0" w:rsidRPr="001D0E48">
        <w:rPr>
          <w:highlight w:val="yellow"/>
        </w:rPr>
        <w:t xml:space="preserve">, the authors explored the problem of DOA </w:t>
      </w:r>
      <w:r w:rsidRPr="001D0E48">
        <w:rPr>
          <w:highlight w:val="yellow"/>
        </w:rPr>
        <w:t>estimation</w:t>
      </w:r>
      <w:r w:rsidR="00583BE0" w:rsidRPr="001D0E48">
        <w:rPr>
          <w:highlight w:val="yellow"/>
        </w:rPr>
        <w:t xml:space="preserve"> for two closely spaced sources. Their </w:t>
      </w:r>
      <w:r w:rsidR="00931FD1" w:rsidRPr="001D0E48">
        <w:rPr>
          <w:highlight w:val="yellow"/>
        </w:rPr>
        <w:t>NNs</w:t>
      </w:r>
      <w:r w:rsidR="00583BE0" w:rsidRPr="001D0E48">
        <w:rPr>
          <w:highlight w:val="yellow"/>
        </w:rPr>
        <w:t xml:space="preserve"> comprise two parts, one for the SNR classification network and other for the DOA estimation network.</w:t>
      </w:r>
      <w:r w:rsidR="0015533D">
        <w:t xml:space="preserve"> In </w:t>
      </w:r>
      <w:r w:rsidR="0015533D">
        <w:fldChar w:fldCharType="begin"/>
      </w:r>
      <w:r w:rsidR="000162BE">
        <w:instrText xml:space="preserve"> ADDIN ZOTERO_ITEM CSL_CITATION {"citationID":"Ztm3AG6A","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fldChar w:fldCharType="separate"/>
      </w:r>
      <w:r w:rsidR="000162BE" w:rsidRPr="000162BE">
        <w:rPr>
          <w:rFonts w:cs="Times New Roman"/>
        </w:rPr>
        <w:t>[27]</w:t>
      </w:r>
      <w:r w:rsidR="0015533D">
        <w:fldChar w:fldCharType="end"/>
      </w:r>
      <w:r w:rsidR="0015533D" w:rsidRPr="0015533D">
        <w:t xml:space="preserve"> they integrate a</w:t>
      </w:r>
      <w:r w:rsidR="0015533D">
        <w:t xml:space="preserve"> MIMO system with a deep learning to</w:t>
      </w:r>
      <w:r w:rsidR="0015533D" w:rsidRPr="0015533D">
        <w:t xml:space="preserve"> channel</w:t>
      </w:r>
      <w:r w:rsidR="0015533D">
        <w:t xml:space="preserve"> estimation</w:t>
      </w:r>
      <w:r w:rsidR="0015533D" w:rsidRPr="0015533D">
        <w:t xml:space="preserve"> and find the DOA of a sourc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0162BE">
        <w:instrText xml:space="preserve"> ADDIN ZOTERO_ITEM CSL_CITATION {"citationID":"uBZRPiZG","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rsidR="008760B0">
        <w:fldChar w:fldCharType="separate"/>
      </w:r>
      <w:r w:rsidR="000162BE" w:rsidRPr="000162BE">
        <w:rPr>
          <w:rFonts w:cs="Times New Roman"/>
        </w:rPr>
        <w:t>[28]</w:t>
      </w:r>
      <w:r w:rsidR="008760B0">
        <w:fldChar w:fldCharType="end"/>
      </w:r>
      <w:r w:rsidR="00DD523E">
        <w:t xml:space="preserve"> the authors propose a new DOA method based on an ML model to estimate </w:t>
      </w:r>
      <w:r w:rsidR="00DD523E">
        <w:lastRenderedPageBreak/>
        <w:t xml:space="preserve">the azimuth angle of a signal. The system employs only four antennas to find the direction of eight possible signal provenance angles. With this system was obtained a dataset named as </w:t>
      </w:r>
      <w:proofErr w:type="spellStart"/>
      <w:r w:rsidR="00DD523E" w:rsidRPr="00DD523E">
        <w:rPr>
          <w:i/>
        </w:rPr>
        <w:t>Dround</w:t>
      </w:r>
      <w:proofErr w:type="spellEnd"/>
      <w:r w:rsidR="00DD523E" w:rsidRPr="00DD523E">
        <w:rPr>
          <w:i/>
        </w:rPr>
        <w:t xml:space="preserve"> Data New</w:t>
      </w:r>
      <w:r w:rsidR="00DD523E">
        <w:t>, which contains well-known signals transmission powers for the eight angles. The authors trained and validated the dataset with a DNN model.</w:t>
      </w:r>
      <w:r w:rsidR="00583BE0">
        <w:t xml:space="preserve"> </w:t>
      </w:r>
    </w:p>
    <w:p w14:paraId="1037A577" w14:textId="74370BD7" w:rsidR="00D73291" w:rsidRDefault="00576AF2" w:rsidP="00F72FDE">
      <w:r>
        <w:t>I</w:t>
      </w:r>
      <w:r w:rsidR="008C5486">
        <w:t xml:space="preserve">n </w:t>
      </w:r>
      <w:r w:rsidR="008C5486">
        <w:fldChar w:fldCharType="begin"/>
      </w:r>
      <w:r w:rsidR="000162BE">
        <w:instrText xml:space="preserve"> ADDIN ZOTERO_ITEM CSL_CITATION {"citationID":"i4rZpG37","properties":{"formattedCitation":"[29]\\uc0\\u8211{}[34]","plainCitation":"[29]–[34]","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0162BE" w:rsidRPr="000162BE">
        <w:rPr>
          <w:rFonts w:ascii="Calibri" w:hAnsi="Calibri" w:cs="Calibri"/>
          <w:szCs w:val="24"/>
        </w:rPr>
        <w:t>[29]–[34]</w:t>
      </w:r>
      <w:r w:rsidR="008C5486">
        <w:fldChar w:fldCharType="end"/>
      </w:r>
      <w:r w:rsidR="008C5486">
        <w:t>,</w:t>
      </w:r>
      <w:r>
        <w:t xml:space="preserve"> the authors proposed an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0162BE">
        <w:rPr>
          <w:highlight w:val="yellow"/>
        </w:rPr>
        <w:instrText xml:space="preserve"> ADDIN ZOTERO_ITEM CSL_CITATION {"citationID":"qs7k8p4N","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0162BE" w:rsidRPr="000162BE">
        <w:rPr>
          <w:rFonts w:ascii="Calibri" w:hAnsi="Calibri" w:cs="Calibri"/>
          <w:highlight w:val="yellow"/>
        </w:rPr>
        <w:t>[29]</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0162BE">
        <w:rPr>
          <w:highlight w:val="yellow"/>
        </w:rPr>
        <w:instrText xml:space="preserve"> ADDIN ZOTERO_ITEM CSL_CITATION {"citationID":"Pxc6veEx","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0162BE" w:rsidRPr="000162BE">
        <w:rPr>
          <w:rFonts w:ascii="Calibri" w:hAnsi="Calibri" w:cs="Calibri"/>
        </w:rPr>
        <w:t>[30]</w:t>
      </w:r>
      <w:r w:rsidR="009665CD" w:rsidRPr="00C00E1C">
        <w:rPr>
          <w:highlight w:val="yellow"/>
        </w:rPr>
        <w:fldChar w:fldCharType="end"/>
      </w:r>
      <w:r w:rsidR="009665CD" w:rsidRPr="00C00E1C">
        <w:rPr>
          <w:highlight w:val="yellow"/>
        </w:rPr>
        <w:t xml:space="preserve"> the problem of 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0162BE">
        <w:instrText xml:space="preserve"> ADDIN ZOTERO_ITEM CSL_CITATION {"citationID":"Bcwz5r40","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0162BE" w:rsidRPr="000162BE">
        <w:rPr>
          <w:rFonts w:ascii="Calibri" w:hAnsi="Calibri" w:cs="Calibri"/>
        </w:rPr>
        <w:t>[32]</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0162BE">
        <w:instrText xml:space="preserve"> ADDIN ZOTERO_ITEM CSL_CITATION {"citationID":"wHe66HiY","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0162BE" w:rsidRPr="000162BE">
        <w:rPr>
          <w:rFonts w:ascii="Calibri" w:hAnsi="Calibri" w:cs="Calibri"/>
        </w:rPr>
        <w:t>[33]</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0162BE">
        <w:instrText xml:space="preserve"> ADDIN ZOTERO_ITEM CSL_CITATION {"citationID":"1IQ4xzo7","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0162BE" w:rsidRPr="000162BE">
        <w:rPr>
          <w:rFonts w:ascii="Calibri" w:hAnsi="Calibri" w:cs="Calibri"/>
        </w:rPr>
        <w:t>[34]</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0162BE">
        <w:instrText xml:space="preserve"> ADDIN ZOTERO_ITEM CSL_CITATION {"citationID":"2bvFF0jz","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0162BE" w:rsidRPr="000162BE">
        <w:rPr>
          <w:rFonts w:cs="Times New Roman"/>
        </w:rPr>
        <w:t>[31]</w:t>
      </w:r>
      <w:r w:rsidR="00F72FDE">
        <w:fldChar w:fldCharType="end"/>
      </w:r>
      <w:r w:rsidR="00F72FDE">
        <w:t>.</w:t>
      </w:r>
      <w:r w:rsidR="00BD4B75">
        <w:t xml:space="preserve"> I</w:t>
      </w:r>
      <w:r w:rsidR="00BD4B75" w:rsidRPr="00BD4B75">
        <w:t>n this last work the azimuth and elevation angles of one or more incident sources in a ULA are found. However, there is still a lot of work to do on this issue since the angle resolution is still very low</w:t>
      </w:r>
      <w:r w:rsidR="0093683E">
        <w:t>.</w:t>
      </w:r>
    </w:p>
    <w:p w14:paraId="6E8A534B" w14:textId="205BEED1" w:rsidR="00CB7CD0" w:rsidRDefault="00CB7CD0" w:rsidP="00CB7CD0">
      <w:pPr>
        <w:pStyle w:val="Caption"/>
        <w:keepNext/>
      </w:pPr>
      <w:bookmarkStart w:id="12" w:name="_Toc73519504"/>
      <w:r>
        <w:t xml:space="preserve">Table </w:t>
      </w:r>
      <w:fldSimple w:instr=" SEQ Table \* ARABIC ">
        <w:r w:rsidR="00077D7C">
          <w:rPr>
            <w:noProof/>
          </w:rPr>
          <w:t>1</w:t>
        </w:r>
      </w:fldSimple>
      <w:r w:rsidR="008B65F7">
        <w:t xml:space="preserve">. </w:t>
      </w:r>
      <w:r w:rsidRPr="00A66145">
        <w:t xml:space="preserve">Taxonomy of the proposed </w:t>
      </w:r>
      <w:r>
        <w:t>ML to DOA estimation.</w:t>
      </w:r>
      <w:bookmarkEnd w:id="12"/>
    </w:p>
    <w:tbl>
      <w:tblPr>
        <w:tblStyle w:val="GridTable1Light"/>
        <w:tblW w:w="7848" w:type="dxa"/>
        <w:tblInd w:w="694" w:type="dxa"/>
        <w:tblLook w:val="04A0" w:firstRow="1" w:lastRow="0" w:firstColumn="1" w:lastColumn="0" w:noHBand="0" w:noVBand="1"/>
      </w:tblPr>
      <w:tblGrid>
        <w:gridCol w:w="1166"/>
        <w:gridCol w:w="1047"/>
        <w:gridCol w:w="1131"/>
        <w:gridCol w:w="881"/>
        <w:gridCol w:w="936"/>
        <w:gridCol w:w="1479"/>
        <w:gridCol w:w="1208"/>
      </w:tblGrid>
      <w:tr w:rsidR="00300CBB" w14:paraId="1020F4A7" w14:textId="77777777" w:rsidTr="00B06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0C911C31" w14:textId="71FE9EF8" w:rsidR="00CB7CD0" w:rsidRPr="009913FB" w:rsidRDefault="00CB7CD0" w:rsidP="00CB7CD0">
            <w:pPr>
              <w:ind w:left="0" w:firstLine="0"/>
              <w:rPr>
                <w:b w:val="0"/>
              </w:rPr>
            </w:pPr>
            <w:r w:rsidRPr="009913FB">
              <w:rPr>
                <w:b w:val="0"/>
              </w:rPr>
              <w:t>reference</w:t>
            </w:r>
          </w:p>
        </w:tc>
        <w:tc>
          <w:tcPr>
            <w:tcW w:w="1047" w:type="dxa"/>
          </w:tcPr>
          <w:p w14:paraId="35F34224" w14:textId="506FB0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azimuth</w:t>
            </w:r>
          </w:p>
        </w:tc>
        <w:tc>
          <w:tcPr>
            <w:tcW w:w="1131" w:type="dxa"/>
          </w:tcPr>
          <w:p w14:paraId="503D3DB6" w14:textId="27A2AA24"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elevation</w:t>
            </w:r>
          </w:p>
        </w:tc>
        <w:tc>
          <w:tcPr>
            <w:tcW w:w="881" w:type="dxa"/>
          </w:tcPr>
          <w:p w14:paraId="587558C4" w14:textId="2B102067"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single-source</w:t>
            </w:r>
          </w:p>
        </w:tc>
        <w:tc>
          <w:tcPr>
            <w:tcW w:w="936" w:type="dxa"/>
          </w:tcPr>
          <w:p w14:paraId="28DB3564" w14:textId="780113E1"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multi-source</w:t>
            </w:r>
            <w:r w:rsidR="008B65F7" w:rsidRPr="009913FB">
              <w:rPr>
                <w:b w:val="0"/>
              </w:rPr>
              <w:t>s</w:t>
            </w:r>
          </w:p>
        </w:tc>
        <w:tc>
          <w:tcPr>
            <w:tcW w:w="1479" w:type="dxa"/>
          </w:tcPr>
          <w:p w14:paraId="7C9BFD2A" w14:textId="60BDF4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narrowband</w:t>
            </w:r>
          </w:p>
        </w:tc>
        <w:tc>
          <w:tcPr>
            <w:tcW w:w="1208" w:type="dxa"/>
          </w:tcPr>
          <w:p w14:paraId="074C2B2C" w14:textId="24342B78"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wideband</w:t>
            </w:r>
          </w:p>
        </w:tc>
      </w:tr>
      <w:tr w:rsidR="00B06CC9" w14:paraId="7DB50010"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58010B5" w14:textId="55DE92B1" w:rsidR="004334DC" w:rsidRDefault="004334DC" w:rsidP="009665CD">
            <w:pPr>
              <w:ind w:left="0" w:firstLine="0"/>
            </w:pPr>
            <w:r>
              <w:fldChar w:fldCharType="begin"/>
            </w:r>
            <w:r w:rsidR="000162BE">
              <w:instrText xml:space="preserve"> ADDIN ZOTERO_ITEM CSL_CITATION {"citationID":"GudBcqkl","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000162BE" w:rsidRPr="000162BE">
              <w:rPr>
                <w:rFonts w:cs="Times New Roman"/>
              </w:rPr>
              <w:t>[21]</w:t>
            </w:r>
            <w:r>
              <w:fldChar w:fldCharType="end"/>
            </w:r>
          </w:p>
        </w:tc>
        <w:tc>
          <w:tcPr>
            <w:tcW w:w="1047" w:type="dxa"/>
          </w:tcPr>
          <w:p w14:paraId="7D0DEC8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1A3721A1" w14:textId="6BA5F95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011CE4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622EA0F" w14:textId="7817886D"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47A15BF" w14:textId="355935F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AA10120"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5FE1E20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4EF2D30" w14:textId="284D1369" w:rsidR="004334DC" w:rsidRDefault="004334DC" w:rsidP="009665CD">
            <w:pPr>
              <w:ind w:left="0" w:firstLine="0"/>
            </w:pPr>
            <w:r>
              <w:lastRenderedPageBreak/>
              <w:fldChar w:fldCharType="begin"/>
            </w:r>
            <w:r w:rsidR="000162BE">
              <w:instrText xml:space="preserve"> ADDIN ZOTERO_ITEM CSL_CITATION {"citationID":"WM95I2Iz","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fldChar w:fldCharType="separate"/>
            </w:r>
            <w:r w:rsidR="000162BE" w:rsidRPr="000162BE">
              <w:rPr>
                <w:rFonts w:cs="Times New Roman"/>
              </w:rPr>
              <w:t>[22]</w:t>
            </w:r>
            <w:r>
              <w:fldChar w:fldCharType="end"/>
            </w:r>
          </w:p>
        </w:tc>
        <w:tc>
          <w:tcPr>
            <w:tcW w:w="1047" w:type="dxa"/>
          </w:tcPr>
          <w:p w14:paraId="66A54C73" w14:textId="01E6FDA3"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6E72B297" w14:textId="11DF3234" w:rsidR="004334DC" w:rsidRDefault="00C20071"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413A2A6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F790894" w14:textId="3F4813FE"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14B163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089F3C88" w14:textId="46330E7F"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4334DC" w14:paraId="44758EB8"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CEC1E21" w14:textId="7ECE5463" w:rsidR="004334DC" w:rsidRDefault="004334DC" w:rsidP="009665CD">
            <w:pPr>
              <w:ind w:left="0" w:firstLine="0"/>
            </w:pPr>
            <w:r>
              <w:fldChar w:fldCharType="begin"/>
            </w:r>
            <w:r w:rsidR="000162BE">
              <w:instrText xml:space="preserve"> ADDIN ZOTERO_ITEM CSL_CITATION {"citationID":"Vcyn7bZ6","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fldChar w:fldCharType="separate"/>
            </w:r>
            <w:r w:rsidR="000162BE" w:rsidRPr="000162BE">
              <w:rPr>
                <w:rFonts w:cs="Times New Roman"/>
              </w:rPr>
              <w:t>[23]</w:t>
            </w:r>
            <w:r>
              <w:fldChar w:fldCharType="end"/>
            </w:r>
          </w:p>
        </w:tc>
        <w:tc>
          <w:tcPr>
            <w:tcW w:w="1047" w:type="dxa"/>
          </w:tcPr>
          <w:p w14:paraId="294C96EE" w14:textId="7CCF006A" w:rsidR="004334DC" w:rsidRDefault="00FA14A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7A46F21D"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EC33195" w14:textId="6F487EE6"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151DC18"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6C75830C" w14:textId="7C1160A9"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33146C9"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180BC7B"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211E939" w14:textId="5288BD64" w:rsidR="008B65F7" w:rsidRDefault="008B65F7" w:rsidP="009665CD">
            <w:pPr>
              <w:ind w:left="0" w:firstLine="0"/>
            </w:pPr>
            <w:r>
              <w:fldChar w:fldCharType="begin"/>
            </w:r>
            <w:r w:rsidR="000162BE">
              <w:instrText xml:space="preserve"> ADDIN ZOTERO_ITEM CSL_CITATION {"citationID":"aoAkV0Qp","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fldChar w:fldCharType="separate"/>
            </w:r>
            <w:r w:rsidR="000162BE" w:rsidRPr="000162BE">
              <w:rPr>
                <w:rFonts w:cs="Times New Roman"/>
              </w:rPr>
              <w:t>[24]</w:t>
            </w:r>
            <w:r>
              <w:fldChar w:fldCharType="end"/>
            </w:r>
          </w:p>
        </w:tc>
        <w:tc>
          <w:tcPr>
            <w:tcW w:w="1047" w:type="dxa"/>
          </w:tcPr>
          <w:p w14:paraId="142D1BD5" w14:textId="13A775BC"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219171FA" w14:textId="76F18F6B" w:rsidR="008B65F7" w:rsidRDefault="00906D7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63CE551E"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7DA43CCE" w14:textId="2C0ACAE2"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20BDB408" w14:textId="177C4BC1"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8B060DD"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6F1DD2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B5670F3" w14:textId="5E12DDD8" w:rsidR="00CB7CD0" w:rsidRDefault="008B65F7" w:rsidP="009665CD">
            <w:pPr>
              <w:ind w:left="0" w:firstLine="0"/>
            </w:pPr>
            <w:r>
              <w:fldChar w:fldCharType="begin"/>
            </w:r>
            <w:r w:rsidR="000162BE">
              <w:instrText xml:space="preserve"> ADDIN ZOTERO_ITEM CSL_CITATION {"citationID":"AtQFvK8o","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fldChar w:fldCharType="separate"/>
            </w:r>
            <w:r w:rsidR="000162BE" w:rsidRPr="000162BE">
              <w:rPr>
                <w:rFonts w:cs="Times New Roman"/>
              </w:rPr>
              <w:t>[25]</w:t>
            </w:r>
            <w:r>
              <w:fldChar w:fldCharType="end"/>
            </w:r>
          </w:p>
        </w:tc>
        <w:tc>
          <w:tcPr>
            <w:tcW w:w="1047" w:type="dxa"/>
          </w:tcPr>
          <w:p w14:paraId="1E3802A8" w14:textId="0CFF4968"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65CA9B7B"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28BB9D38"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408B3786" w14:textId="384F9DC3"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7DDE2C7" w14:textId="7E661F31"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5651B0A0"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59859AD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000E4B3" w14:textId="57044DD9" w:rsidR="00466B8E" w:rsidRDefault="00466B8E" w:rsidP="009665CD">
            <w:pPr>
              <w:ind w:left="0" w:firstLine="0"/>
            </w:pPr>
            <w:r>
              <w:fldChar w:fldCharType="begin"/>
            </w:r>
            <w:r w:rsidR="000162BE">
              <w:instrText xml:space="preserve"> ADDIN ZOTERO_ITEM CSL_CITATION {"citationID":"f3QLOatq","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000162BE" w:rsidRPr="000162BE">
              <w:rPr>
                <w:rFonts w:cs="Times New Roman"/>
              </w:rPr>
              <w:t>[26]</w:t>
            </w:r>
            <w:r>
              <w:fldChar w:fldCharType="end"/>
            </w:r>
          </w:p>
        </w:tc>
        <w:tc>
          <w:tcPr>
            <w:tcW w:w="1047" w:type="dxa"/>
          </w:tcPr>
          <w:p w14:paraId="2D526FDC" w14:textId="48A72B3B"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E9A13AD"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7F1BC00"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FC611E8" w14:textId="594E478A"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CA9DD2D" w14:textId="7E44E40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B96F6C5"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9C8DA9E"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7BD80F3" w14:textId="52BF1BE7" w:rsidR="00CB7CD0" w:rsidRDefault="00AF2406" w:rsidP="009665CD">
            <w:pPr>
              <w:ind w:left="0" w:firstLine="0"/>
            </w:pPr>
            <w:r>
              <w:fldChar w:fldCharType="begin"/>
            </w:r>
            <w:r w:rsidR="000162BE">
              <w:instrText xml:space="preserve"> ADDIN ZOTERO_ITEM CSL_CITATION {"citationID":"9fWB9qfm","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000162BE" w:rsidRPr="000162BE">
              <w:rPr>
                <w:rFonts w:cs="Times New Roman"/>
              </w:rPr>
              <w:t>[27]</w:t>
            </w:r>
            <w:r>
              <w:fldChar w:fldCharType="end"/>
            </w:r>
          </w:p>
        </w:tc>
        <w:tc>
          <w:tcPr>
            <w:tcW w:w="1047" w:type="dxa"/>
          </w:tcPr>
          <w:p w14:paraId="1C08C013" w14:textId="1E7F5754" w:rsidR="00CB7CD0" w:rsidRDefault="00AF2406"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16BD4B8F"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77085854" w14:textId="6B06B555"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1631953D"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07370F6B" w14:textId="21CBA8A8"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66572F92"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8760B0" w14:paraId="47C3847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81AC0E8" w14:textId="45AE0C3D" w:rsidR="008760B0" w:rsidRDefault="008760B0" w:rsidP="009665CD">
            <w:pPr>
              <w:ind w:left="0" w:firstLine="0"/>
            </w:pPr>
            <w:r>
              <w:fldChar w:fldCharType="begin"/>
            </w:r>
            <w:r w:rsidR="000162BE">
              <w:instrText xml:space="preserve"> ADDIN ZOTERO_ITEM CSL_CITATION {"citationID":"kbNsznVb","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fldChar w:fldCharType="separate"/>
            </w:r>
            <w:r w:rsidR="000162BE" w:rsidRPr="000162BE">
              <w:rPr>
                <w:rFonts w:cs="Times New Roman"/>
              </w:rPr>
              <w:t>[28]</w:t>
            </w:r>
            <w:r>
              <w:fldChar w:fldCharType="end"/>
            </w:r>
          </w:p>
        </w:tc>
        <w:tc>
          <w:tcPr>
            <w:tcW w:w="1047" w:type="dxa"/>
          </w:tcPr>
          <w:p w14:paraId="65676B4E" w14:textId="3C7EDBC4"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B8C862C"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690422F8" w14:textId="146E6916"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5EBE6DE4"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4A8AAFF3" w14:textId="34016D88"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58CDB3D"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r>
      <w:tr w:rsidR="00C147E3" w14:paraId="1A039B8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67054A6" w14:textId="4AE1D7BF" w:rsidR="00C147E3" w:rsidRDefault="00C147E3" w:rsidP="009665CD">
            <w:pPr>
              <w:ind w:left="0" w:firstLine="0"/>
            </w:pPr>
            <w:r>
              <w:fldChar w:fldCharType="begin"/>
            </w:r>
            <w:r w:rsidR="000162BE">
              <w:instrText xml:space="preserve"> ADDIN ZOTERO_ITEM CSL_CITATION {"citationID":"Fqn7kGCH","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000162BE" w:rsidRPr="000162BE">
              <w:rPr>
                <w:rFonts w:cs="Times New Roman"/>
              </w:rPr>
              <w:t>[29]</w:t>
            </w:r>
            <w:r>
              <w:fldChar w:fldCharType="end"/>
            </w:r>
          </w:p>
        </w:tc>
        <w:tc>
          <w:tcPr>
            <w:tcW w:w="1047" w:type="dxa"/>
          </w:tcPr>
          <w:p w14:paraId="1E6C1828"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3E784AF" w14:textId="22D95B32"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3D9F25C" w14:textId="32ADFB4E" w:rsidR="00C147E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6B338385" w14:textId="595C8548"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24965D3" w14:textId="6189A35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4D427B1"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r>
      <w:tr w:rsidR="00175B03" w14:paraId="0856C1BF"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E3140E6" w14:textId="5CAB47A7" w:rsidR="00175B03" w:rsidRDefault="00F92AE5" w:rsidP="009665CD">
            <w:pPr>
              <w:ind w:left="0" w:firstLine="0"/>
            </w:pPr>
            <w:r>
              <w:fldChar w:fldCharType="begin"/>
            </w:r>
            <w:r w:rsidR="000162BE">
              <w:instrText xml:space="preserve"> ADDIN ZOTERO_ITEM CSL_CITATION {"citationID":"nuuMHtKs","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000162BE" w:rsidRPr="000162BE">
              <w:rPr>
                <w:rFonts w:cs="Times New Roman"/>
              </w:rPr>
              <w:t>[30]</w:t>
            </w:r>
            <w:r>
              <w:fldChar w:fldCharType="end"/>
            </w:r>
          </w:p>
        </w:tc>
        <w:tc>
          <w:tcPr>
            <w:tcW w:w="1047" w:type="dxa"/>
          </w:tcPr>
          <w:p w14:paraId="12936DCE"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CE83ECB" w14:textId="691ADED5"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4BDCC1C" w14:textId="1A2B5F95" w:rsidR="00175B0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04C2A42" w14:textId="65546963"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FE08E2" w14:textId="751B5E91"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10A796F4"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6F134D0C"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D12ECB3" w14:textId="6BB0636B" w:rsidR="00B06CC9" w:rsidRDefault="00F72FDE" w:rsidP="009665CD">
            <w:pPr>
              <w:ind w:left="0" w:firstLine="0"/>
            </w:pPr>
            <w:r>
              <w:fldChar w:fldCharType="begin"/>
            </w:r>
            <w:r w:rsidR="000162BE">
              <w:instrText xml:space="preserve"> ADDIN ZOTERO_ITEM CSL_CITATION {"citationID":"kLU6e7dC","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000162BE" w:rsidRPr="000162BE">
              <w:rPr>
                <w:rFonts w:cs="Times New Roman"/>
              </w:rPr>
              <w:t>[31]</w:t>
            </w:r>
            <w:r>
              <w:fldChar w:fldCharType="end"/>
            </w:r>
          </w:p>
        </w:tc>
        <w:tc>
          <w:tcPr>
            <w:tcW w:w="1047" w:type="dxa"/>
          </w:tcPr>
          <w:p w14:paraId="7A0F5F92" w14:textId="2B2EAFC4"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3AD26E5B" w14:textId="45B777FC"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5E07EE3" w14:textId="279181F4"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00709E8A" w14:textId="5F1B3443"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7B7EBFF6" w14:textId="7C8FA95E"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8974A89" w14:textId="77777777"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A73C40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8473AE5" w14:textId="4C020829" w:rsidR="00300CBB" w:rsidRDefault="00300CBB" w:rsidP="009665CD">
            <w:pPr>
              <w:ind w:left="0" w:firstLine="0"/>
            </w:pPr>
            <w:r>
              <w:fldChar w:fldCharType="begin"/>
            </w:r>
            <w:r w:rsidR="000162BE">
              <w:instrText xml:space="preserve"> ADDIN ZOTERO_ITEM CSL_CITATION {"citationID":"hjCniXJS","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000162BE" w:rsidRPr="000162BE">
              <w:rPr>
                <w:rFonts w:cs="Times New Roman"/>
              </w:rPr>
              <w:t>[32]</w:t>
            </w:r>
            <w:r>
              <w:fldChar w:fldCharType="end"/>
            </w:r>
          </w:p>
        </w:tc>
        <w:tc>
          <w:tcPr>
            <w:tcW w:w="1047" w:type="dxa"/>
          </w:tcPr>
          <w:p w14:paraId="1FAB3FF4"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07C1488A" w14:textId="3FBE11B6"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1D0881E5"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A6BE4A9" w14:textId="6E8F82DC"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830299F" w14:textId="2CE8D525"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AB986C2"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r>
      <w:tr w:rsidR="00960364" w14:paraId="15F65CC4"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516CC2D" w14:textId="6B3A2B2C" w:rsidR="00960364" w:rsidRDefault="00B06CC9" w:rsidP="009665CD">
            <w:pPr>
              <w:ind w:left="0" w:firstLine="0"/>
            </w:pPr>
            <w:r>
              <w:fldChar w:fldCharType="begin"/>
            </w:r>
            <w:r w:rsidR="000162BE">
              <w:instrText xml:space="preserve"> ADDIN ZOTERO_ITEM CSL_CITATION {"citationID":"ZU3O7RwO","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000162BE" w:rsidRPr="000162BE">
              <w:rPr>
                <w:rFonts w:cs="Times New Roman"/>
              </w:rPr>
              <w:t>[33]</w:t>
            </w:r>
            <w:r>
              <w:fldChar w:fldCharType="end"/>
            </w:r>
          </w:p>
        </w:tc>
        <w:tc>
          <w:tcPr>
            <w:tcW w:w="1047" w:type="dxa"/>
          </w:tcPr>
          <w:p w14:paraId="66A3B229"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0F6CA9A" w14:textId="1CAE248B"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06C74B84"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26A8CB11" w14:textId="606137A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8302EC" w14:textId="399FC1B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113F6F8"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2F6908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977AC6C" w14:textId="4129E6B9" w:rsidR="00CB7CD0" w:rsidRDefault="00BD237E" w:rsidP="009665CD">
            <w:pPr>
              <w:ind w:left="0" w:firstLine="0"/>
            </w:pPr>
            <w:r>
              <w:fldChar w:fldCharType="begin"/>
            </w:r>
            <w:r w:rsidR="000162BE">
              <w:instrText xml:space="preserve"> ADDIN ZOTERO_ITEM CSL_CITATION {"citationID":"y5bqnaD0","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000162BE" w:rsidRPr="000162BE">
              <w:rPr>
                <w:rFonts w:cs="Times New Roman"/>
              </w:rPr>
              <w:t>[34]</w:t>
            </w:r>
            <w:r>
              <w:fldChar w:fldCharType="end"/>
            </w:r>
          </w:p>
        </w:tc>
        <w:tc>
          <w:tcPr>
            <w:tcW w:w="1047" w:type="dxa"/>
          </w:tcPr>
          <w:p w14:paraId="2F1EA0F3" w14:textId="677EE0DB"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5114B77"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4388EF1E" w14:textId="1CC775FC"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74A3866"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75628D79"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60DA54DD" w14:textId="5EB5E854"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6D569F06" w14:textId="3ED21708" w:rsidR="005F15EE"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verall ML techniques can offer better DOA methods than those mentioned above. ML has been used mainly to improve azimuth angle or elevation angle resolution and computing speed. In addition, various studies have been carried out to find the address of multiple sources</w:t>
      </w:r>
      <w:r w:rsidR="00401EC1">
        <w:t xml:space="preserve">. Figure 2 summarizes the DOA scenarios where machine learning techniques have been utilized. However, </w:t>
      </w:r>
      <w:r w:rsidR="00517C56">
        <w:t xml:space="preserve">the study of the ML-based </w:t>
      </w:r>
      <w:r w:rsidRPr="005F15EE">
        <w:t xml:space="preserve">DOA </w:t>
      </w:r>
      <w:r w:rsidR="00517C56">
        <w:t xml:space="preserve">complete response approach </w:t>
      </w:r>
      <w:r w:rsidRPr="005F15EE">
        <w:t>(knowledge of azimuth and elevation angle) has</w:t>
      </w:r>
      <w:r w:rsidR="00517C56">
        <w:t xml:space="preserve"> not been deeply studied</w:t>
      </w:r>
      <w:r w:rsidRPr="005F15EE">
        <w:t>.</w:t>
      </w:r>
      <w:r w:rsidR="00517C56">
        <w:t xml:space="preserve"> The reason behind is the </w:t>
      </w:r>
      <w:r w:rsidR="008931E9">
        <w:t>big</w:t>
      </w:r>
      <w:r w:rsidR="00517C56">
        <w:t xml:space="preserve"> size of the training </w:t>
      </w:r>
      <w:r w:rsidR="00517C56">
        <w:lastRenderedPageBreak/>
        <w:t>data which is not suppor</w:t>
      </w:r>
      <w:r w:rsidR="008931E9">
        <w:t>ted by all the models, like NN</w:t>
      </w:r>
      <w:r w:rsidR="00401EC1">
        <w:t xml:space="preserve"> </w:t>
      </w:r>
      <w:r w:rsidR="00401EC1">
        <w:fldChar w:fldCharType="begin"/>
      </w:r>
      <w:r w:rsidR="000162BE">
        <w:instrText xml:space="preserve"> ADDIN ZOTERO_ITEM CSL_CITATION {"citationID":"IGkqH8kn","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rsidR="00401EC1">
        <w:fldChar w:fldCharType="separate"/>
      </w:r>
      <w:r w:rsidR="000162BE" w:rsidRPr="000162BE">
        <w:rPr>
          <w:rFonts w:cs="Times New Roman"/>
        </w:rPr>
        <w:t>[35]</w:t>
      </w:r>
      <w:r w:rsidR="00401EC1">
        <w:fldChar w:fldCharType="end"/>
      </w:r>
      <w:r w:rsidR="00517C56">
        <w:t>.</w:t>
      </w:r>
      <w:r w:rsidR="008931E9">
        <w:t xml:space="preserve"> </w:t>
      </w:r>
      <w:r w:rsidRPr="005F15EE">
        <w:t>However, the estimation of both the elevation and the azimuth angles is crucial and has many applications in various fields of engineering. For instance, a complete DOA information it is possible to improve the coverage of transmission in wireless communications by avoiding interferences and enhancing the system capacity</w:t>
      </w:r>
      <w:r w:rsidR="00517C56">
        <w:t xml:space="preserve"> </w:t>
      </w:r>
      <w:r w:rsidR="00517C56">
        <w:fldChar w:fldCharType="begin"/>
      </w:r>
      <w:r w:rsidR="000162BE">
        <w:instrText xml:space="preserve"> ADDIN ZOTERO_ITEM CSL_CITATION {"citationID":"w2ohEn9i","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0162BE" w:rsidRPr="000162BE">
        <w:rPr>
          <w:rFonts w:cs="Times New Roman"/>
        </w:rPr>
        <w:t>[31]</w:t>
      </w:r>
      <w:r w:rsidR="00517C56">
        <w:fldChar w:fldCharType="end"/>
      </w:r>
      <w:r>
        <w:t xml:space="preserve">. </w:t>
      </w:r>
      <w:r w:rsidRPr="005F15EE">
        <w:t xml:space="preserve">More specifically, the knowledge of the azimuth and elevation angle would bring a better exploitation of the BF technology </w:t>
      </w:r>
      <w:r w:rsidR="008931E9">
        <w:t>in the Next-Generation</w:t>
      </w:r>
      <w:r w:rsidRPr="005F15EE">
        <w:t xml:space="preserve"> mobile networks.</w:t>
      </w:r>
    </w:p>
    <w:p w14:paraId="4F03D056" w14:textId="77777777" w:rsidR="00DD523E" w:rsidRDefault="00DD523E" w:rsidP="00DD523E">
      <w:pPr>
        <w:keepNext/>
        <w:ind w:left="0" w:firstLine="0"/>
      </w:pPr>
      <w:r>
        <w:rPr>
          <w:noProof/>
        </w:rPr>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906395"/>
                    </a:xfrm>
                    <a:prstGeom prst="rect">
                      <a:avLst/>
                    </a:prstGeom>
                  </pic:spPr>
                </pic:pic>
              </a:graphicData>
            </a:graphic>
          </wp:inline>
        </w:drawing>
      </w:r>
    </w:p>
    <w:p w14:paraId="436C163A" w14:textId="3EA3D734" w:rsidR="00401EC1" w:rsidRDefault="00DD523E" w:rsidP="00DD523E">
      <w:pPr>
        <w:pStyle w:val="Caption"/>
      </w:pPr>
      <w:bookmarkStart w:id="13" w:name="_Toc73519486"/>
      <w:r>
        <w:t xml:space="preserve">Figure </w:t>
      </w:r>
      <w:fldSimple w:instr=" SEQ Figure \* ARABIC ">
        <w:r>
          <w:rPr>
            <w:noProof/>
          </w:rPr>
          <w:t>2</w:t>
        </w:r>
      </w:fldSimple>
      <w:r>
        <w:t xml:space="preserve">. </w:t>
      </w:r>
      <w:r w:rsidRPr="008D2F2F">
        <w:t xml:space="preserve">Overview of </w:t>
      </w:r>
      <w:r>
        <w:t xml:space="preserve">applications of ML in DOA </w:t>
      </w:r>
      <w:r>
        <w:fldChar w:fldCharType="begin"/>
      </w:r>
      <w:r w:rsidR="000162BE">
        <w:instrText xml:space="preserve"> ADDIN ZOTERO_ITEM CSL_CITATION {"citationID":"G12gzYly","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0162BE" w:rsidRPr="000162BE">
        <w:rPr>
          <w:rFonts w:cs="Times New Roman"/>
        </w:rPr>
        <w:t>[35]</w:t>
      </w:r>
      <w:r>
        <w:fldChar w:fldCharType="end"/>
      </w:r>
      <w:r>
        <w:t>.</w:t>
      </w:r>
      <w:bookmarkEnd w:id="13"/>
    </w:p>
    <w:p w14:paraId="3E382787" w14:textId="5243B46B" w:rsidR="008C3B92" w:rsidRDefault="008C3B92" w:rsidP="00C97E54">
      <w:pPr>
        <w:pStyle w:val="Heading2"/>
        <w:numPr>
          <w:ilvl w:val="0"/>
          <w:numId w:val="10"/>
        </w:numPr>
        <w:ind w:left="1474"/>
        <w:jc w:val="both"/>
      </w:pPr>
      <w:bookmarkStart w:id="14" w:name="_Toc73523522"/>
      <w:r w:rsidRPr="008C3B92">
        <w:t>RESEARCH PROBLEM</w:t>
      </w:r>
      <w:bookmarkEnd w:id="14"/>
    </w:p>
    <w:p w14:paraId="349E3F38" w14:textId="23352B84" w:rsidR="00812F42" w:rsidRDefault="00812F42" w:rsidP="00812F42">
      <w:r w:rsidRPr="00812F42">
        <w:t xml:space="preserve">The non-existence of a DOA method, with a simple system that detects the azimuth angle and the elevation angle, capable of responding to the needs of the next mobile communication networks and their main </w:t>
      </w:r>
      <w:r>
        <w:t>technologies such as BF</w:t>
      </w:r>
      <w:r w:rsidRPr="00812F42">
        <w:t xml:space="preserve">. </w:t>
      </w:r>
    </w:p>
    <w:p w14:paraId="5762304F" w14:textId="09EBC2D6" w:rsidR="008C3B92" w:rsidRDefault="008C3B92" w:rsidP="00C97E54">
      <w:pPr>
        <w:pStyle w:val="Heading2"/>
        <w:numPr>
          <w:ilvl w:val="0"/>
          <w:numId w:val="10"/>
        </w:numPr>
        <w:ind w:left="1474"/>
        <w:jc w:val="both"/>
      </w:pPr>
      <w:bookmarkStart w:id="15" w:name="_Toc73523523"/>
      <w:r w:rsidRPr="008C3B92">
        <w:lastRenderedPageBreak/>
        <w:t>HYPOTHESIS</w:t>
      </w:r>
      <w:bookmarkEnd w:id="15"/>
    </w:p>
    <w:p w14:paraId="74C60E7D" w14:textId="4BA14A40" w:rsidR="008C3B92" w:rsidRPr="00AB5B0D" w:rsidRDefault="008C3B92" w:rsidP="00C97E54">
      <w:pPr>
        <w:pStyle w:val="Heading2"/>
        <w:numPr>
          <w:ilvl w:val="0"/>
          <w:numId w:val="10"/>
        </w:numPr>
        <w:ind w:left="1474"/>
        <w:jc w:val="both"/>
      </w:pPr>
      <w:bookmarkStart w:id="16" w:name="_Toc73523524"/>
      <w:r w:rsidRPr="00AB5B0D">
        <w:t>OBJECTIVES</w:t>
      </w:r>
      <w:bookmarkEnd w:id="16"/>
    </w:p>
    <w:p w14:paraId="5138ABFD" w14:textId="2A440EE3" w:rsidR="008C3B92" w:rsidRDefault="008C3B92" w:rsidP="008C3B92">
      <w:r w:rsidRPr="008C3B92">
        <w:t>The main objective of this work is to propose a ML model to the azimuth and elevation angle of a signal coming from. To achieve the latter, the following specific objectives are considered:</w:t>
      </w:r>
    </w:p>
    <w:p w14:paraId="4FAAB00B" w14:textId="5B1F6D19" w:rsidR="004C350B" w:rsidRPr="00CE2799" w:rsidRDefault="004C350B" w:rsidP="00CE2799">
      <w:pPr>
        <w:pStyle w:val="ListParagraph"/>
      </w:pPr>
      <w:r w:rsidRPr="00CE2799">
        <w:t>Design an antenna system to find DOA</w:t>
      </w:r>
      <w:r w:rsidR="002D7BC9">
        <w:t>.</w:t>
      </w:r>
    </w:p>
    <w:p w14:paraId="0FFBE95E" w14:textId="32D27A4D" w:rsidR="008C3B92" w:rsidRPr="00CE2799" w:rsidRDefault="008C3B92" w:rsidP="00CE2799">
      <w:pPr>
        <w:pStyle w:val="ListParagraph"/>
      </w:pPr>
      <w:r w:rsidRPr="00CE2799">
        <w:t>Discuss training data preparation and designing for a specific scenario.</w:t>
      </w:r>
    </w:p>
    <w:p w14:paraId="069AB0F1" w14:textId="3335FB16" w:rsidR="008C3B92" w:rsidRPr="00CE2799" w:rsidRDefault="00D71A50" w:rsidP="00CE2799">
      <w:pPr>
        <w:pStyle w:val="ListParagraph"/>
      </w:pPr>
      <w:r w:rsidRPr="00CE2799">
        <w:t>Analyze</w:t>
      </w:r>
      <w:r w:rsidR="008C3B92" w:rsidRPr="00CE2799">
        <w:t xml:space="preserve"> different proposals to find both angles with ML models.</w:t>
      </w:r>
    </w:p>
    <w:p w14:paraId="10AFF9AF" w14:textId="73C71469" w:rsidR="008C3B92" w:rsidRPr="00CE2799" w:rsidRDefault="00D71A50" w:rsidP="00CE2799">
      <w:pPr>
        <w:pStyle w:val="ListParagraph"/>
      </w:pPr>
      <w:r w:rsidRPr="00CE2799">
        <w:t>Analyze different ML models.</w:t>
      </w:r>
    </w:p>
    <w:p w14:paraId="2499F804" w14:textId="3A6D8838" w:rsidR="002D7BC9" w:rsidRPr="002D7BC9" w:rsidRDefault="00D71A50" w:rsidP="002D7BC9">
      <w:pPr>
        <w:pStyle w:val="ListParagraph"/>
      </w:pPr>
      <w:r w:rsidRPr="00CE2799">
        <w:t>Select the best proposal to find the azimuth angle and elevation angle as well as the ML model from simulation results.</w:t>
      </w:r>
    </w:p>
    <w:p w14:paraId="4404AF91" w14:textId="77777777" w:rsidR="00C97E54" w:rsidRDefault="00C97E54" w:rsidP="006B1235">
      <w:pPr>
        <w:pStyle w:val="Heading1"/>
        <w:sectPr w:rsidR="00C97E54" w:rsidSect="000233CE">
          <w:footerReference w:type="default" r:id="rId13"/>
          <w:pgSz w:w="12240" w:h="15840"/>
          <w:pgMar w:top="1985" w:right="1418" w:bottom="1418" w:left="2268" w:header="709" w:footer="709" w:gutter="0"/>
          <w:pgNumType w:start="1"/>
          <w:cols w:space="708"/>
          <w:docGrid w:linePitch="360"/>
        </w:sectPr>
      </w:pPr>
    </w:p>
    <w:p w14:paraId="39AB7BB8" w14:textId="47EF57B6" w:rsidR="001A5C38" w:rsidRPr="001A5C38" w:rsidRDefault="002D7BC9" w:rsidP="006B1235">
      <w:pPr>
        <w:pStyle w:val="Heading1"/>
      </w:pPr>
      <w:bookmarkStart w:id="17" w:name="_Toc73523525"/>
      <w:r>
        <w:lastRenderedPageBreak/>
        <w:t>CHAPTER 2: SIGNAL AND SYSTEM MODEL</w:t>
      </w:r>
      <w:bookmarkEnd w:id="17"/>
    </w:p>
    <w:p w14:paraId="65E3C362" w14:textId="10D3BD16" w:rsidR="008B055C" w:rsidRDefault="001A5C38" w:rsidP="00F4389B">
      <w:r w:rsidRPr="001A5C38">
        <w:t>We consider a system whi</w:t>
      </w:r>
      <w:r>
        <w:t xml:space="preserve">ch consists of a single channel </w:t>
      </w:r>
      <w:r w:rsidRPr="001A5C38">
        <w:t>rece</w:t>
      </w:r>
      <w:r w:rsidR="00522DC0">
        <w:t xml:space="preserve">iver, and </w:t>
      </w:r>
      <m:oMath>
        <m:r>
          <w:rPr>
            <w:rFonts w:ascii="Cambria Math" w:hAnsi="Cambria Math"/>
          </w:rPr>
          <m:t>N</m:t>
        </m:r>
      </m:oMath>
      <w:r w:rsidR="00522DC0">
        <w:t xml:space="preserve"> direction </w:t>
      </w:r>
      <w:r w:rsidR="00522DC0" w:rsidRPr="001A5C38">
        <w:t>antennas</w:t>
      </w:r>
      <w:r w:rsidR="00522DC0" w:rsidRPr="00522DC0">
        <w:t xml:space="preserve"> positioned uniformly forming a circle</w:t>
      </w:r>
      <w:r>
        <w:t xml:space="preserve">. </w:t>
      </w:r>
      <w:r w:rsidR="00F4389B">
        <w:t>The antenna array is connected to the receiver using a non-reflective Single-Pole-N-Throw (SPNT) RF switch</w:t>
      </w:r>
      <w:r w:rsidR="00C20071">
        <w:t>, see Figure 3</w:t>
      </w:r>
      <w:r w:rsidR="00F4389B">
        <w:t xml:space="preserve">. </w:t>
      </w:r>
    </w:p>
    <w:p w14:paraId="711610C3" w14:textId="77777777" w:rsidR="00900E0F" w:rsidRDefault="008B055C" w:rsidP="003A2910">
      <w:pPr>
        <w:keepNext/>
      </w:pPr>
      <w:r>
        <w:rPr>
          <w:noProof/>
        </w:rPr>
        <w:drawing>
          <wp:inline distT="0" distB="0" distL="0" distR="0" wp14:anchorId="2673418B" wp14:editId="14501F77">
            <wp:extent cx="4240530" cy="30585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6047" cy="3062489"/>
                    </a:xfrm>
                    <a:prstGeom prst="rect">
                      <a:avLst/>
                    </a:prstGeom>
                  </pic:spPr>
                </pic:pic>
              </a:graphicData>
            </a:graphic>
          </wp:inline>
        </w:drawing>
      </w:r>
    </w:p>
    <w:p w14:paraId="2E9B9C96" w14:textId="7507049F" w:rsidR="008B055C" w:rsidRPr="00C178BF" w:rsidRDefault="00900E0F" w:rsidP="00900E0F">
      <w:pPr>
        <w:pStyle w:val="Caption"/>
        <w:rPr>
          <w:sz w:val="20"/>
          <w:szCs w:val="20"/>
        </w:rPr>
      </w:pPr>
      <w:bookmarkStart w:id="18" w:name="_Toc73519487"/>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DD523E">
        <w:rPr>
          <w:noProof/>
          <w:sz w:val="20"/>
          <w:szCs w:val="20"/>
        </w:rPr>
        <w:t>3</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18"/>
    </w:p>
    <w:p w14:paraId="00A3EFE0" w14:textId="5EBFE613" w:rsidR="00C75F1A" w:rsidRDefault="00F4389B" w:rsidP="00F4389B">
      <w:r>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w:t>
      </w:r>
      <w:r w:rsidR="002C2C63">
        <w:t xml:space="preserve">The received signal at the </w:t>
      </w:r>
      <m:oMath>
        <m:r>
          <w:rPr>
            <w:rFonts w:ascii="Cambria Math" w:hAnsi="Cambria Math"/>
          </w:rPr>
          <m:t>n</m:t>
        </m:r>
      </m:oMath>
      <w:r w:rsidR="002C2C63">
        <w:rPr>
          <w:rFonts w:eastAsiaTheme="minorEastAsia"/>
        </w:rPr>
        <w:t>-th</w:t>
      </w:r>
      <w:r w:rsidR="001A5C38">
        <w:t xml:space="preserve"> antenna element can be given as</w:t>
      </w:r>
      <w:r w:rsidR="007720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961"/>
        <w:gridCol w:w="2453"/>
      </w:tblGrid>
      <w:tr w:rsidR="009F7D20" w14:paraId="69838A55" w14:textId="77777777" w:rsidTr="003E6669">
        <w:tc>
          <w:tcPr>
            <w:tcW w:w="1130" w:type="dxa"/>
            <w:vAlign w:val="center"/>
          </w:tcPr>
          <w:p w14:paraId="0EE2284D" w14:textId="77777777" w:rsidR="009F7D20" w:rsidRDefault="009F7D20" w:rsidP="003E6669">
            <w:pPr>
              <w:spacing w:before="240" w:after="240"/>
              <w:jc w:val="center"/>
            </w:pPr>
          </w:p>
        </w:tc>
        <w:tc>
          <w:tcPr>
            <w:tcW w:w="4961" w:type="dxa"/>
            <w:vAlign w:val="center"/>
          </w:tcPr>
          <w:p w14:paraId="1530B9B0" w14:textId="284294CF" w:rsidR="009F7D20" w:rsidRDefault="00232BE2" w:rsidP="003E6669">
            <w:pPr>
              <w:keepNext/>
              <w:spacing w:before="240" w:after="240"/>
              <w:jc w:val="cente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n</m:t>
                    </m:r>
                  </m:sub>
                </m:sSub>
                <m:d>
                  <m:dPr>
                    <m:ctrlPr>
                      <w:rPr>
                        <w:rFonts w:ascii="Cambria Math" w:hAnsi="Cambria Math"/>
                        <w:i/>
                      </w:rPr>
                    </m:ctrlPr>
                  </m:dPr>
                  <m:e>
                    <m:r>
                      <w:rPr>
                        <w:rFonts w:ascii="Cambria Math" w:hAnsi="Cambria Math"/>
                      </w:rPr>
                      <m:t>k</m:t>
                    </m:r>
                  </m:e>
                </m:d>
              </m:oMath>
            </m:oMathPara>
          </w:p>
        </w:tc>
        <w:tc>
          <w:tcPr>
            <w:tcW w:w="2453" w:type="dxa"/>
            <w:vAlign w:val="center"/>
          </w:tcPr>
          <w:p w14:paraId="095052C2" w14:textId="4D4D3046" w:rsidR="009F7D20" w:rsidRPr="00467AC1" w:rsidRDefault="00467AC1" w:rsidP="00ED1B7D">
            <w:pPr>
              <w:pStyle w:val="Caption"/>
              <w:spacing w:before="240" w:after="240"/>
              <w:jc w:val="right"/>
            </w:pPr>
            <w:r>
              <w:t xml:space="preserve">Eq. </w:t>
            </w:r>
            <w:fldSimple w:instr=" SEQ Eq. \* ARABIC ">
              <w:r w:rsidR="00C11092">
                <w:rPr>
                  <w:noProof/>
                </w:rPr>
                <w:t>1</w:t>
              </w:r>
            </w:fldSimple>
          </w:p>
        </w:tc>
      </w:tr>
    </w:tbl>
    <w:p w14:paraId="75CAB834" w14:textId="576AB038" w:rsidR="0064549C" w:rsidRDefault="0092620B" w:rsidP="007720A7">
      <w:pPr>
        <w:ind w:firstLine="0"/>
        <w:rPr>
          <w:rFonts w:eastAsiaTheme="minorEastAsia"/>
        </w:rPr>
      </w:pPr>
      <w:r>
        <w:t>w</w:t>
      </w:r>
      <w:r w:rsidR="002C2C63">
        <w:t xml:space="preserve">here </w:t>
      </w:r>
      <m:oMath>
        <m:r>
          <w:rPr>
            <w:rFonts w:ascii="Cambria Math" w:hAnsi="Cambria Math"/>
          </w:rPr>
          <m:t>k</m:t>
        </m:r>
      </m:oMath>
      <w:r w:rsidR="002C2C63">
        <w:rPr>
          <w:rFonts w:eastAsiaTheme="minorEastAsia"/>
        </w:rPr>
        <w:t xml:space="preserve"> is the sample index,</w:t>
      </w:r>
      <w:r w:rsidR="0064549C">
        <w:rPr>
          <w:rFonts w:eastAsiaTheme="minorEastAsia"/>
        </w:rPr>
        <w:t xml:space="preserve"> , </w:t>
      </w:r>
      <m:oMath>
        <m:r>
          <w:rPr>
            <w:rFonts w:ascii="Cambria Math" w:hAnsi="Cambria Math"/>
          </w:rPr>
          <m:t>s</m:t>
        </m:r>
        <m:d>
          <m:dPr>
            <m:ctrlPr>
              <w:rPr>
                <w:rFonts w:ascii="Cambria Math" w:hAnsi="Cambria Math"/>
                <w:i/>
              </w:rPr>
            </m:ctrlPr>
          </m:dPr>
          <m:e>
            <m:r>
              <w:rPr>
                <w:rFonts w:ascii="Cambria Math" w:hAnsi="Cambria Math"/>
              </w:rPr>
              <m:t>k</m:t>
            </m:r>
          </m:e>
        </m:d>
      </m:oMath>
      <w:r w:rsidR="0064549C">
        <w:rPr>
          <w:rFonts w:eastAsiaTheme="minorEastAsia"/>
        </w:rPr>
        <w:t xml:space="preserve"> is the source transmitted signal as it arrives at the antenna array, </w:t>
      </w:r>
      <m:oMath>
        <m:sSub>
          <m:sSubPr>
            <m:ctrlPr>
              <w:rPr>
                <w:rFonts w:ascii="Cambria Math" w:hAnsi="Cambria Math"/>
                <w:i/>
              </w:rPr>
            </m:ctrlPr>
          </m:sSubPr>
          <m:e>
            <m:r>
              <w:rPr>
                <w:rFonts w:ascii="Cambria Math" w:hAnsi="Cambria Math"/>
              </w:rPr>
              <m:t>n</m:t>
            </m:r>
          </m:e>
          <m:sub>
            <m:r>
              <w:rPr>
                <w:rFonts w:ascii="Cambria Math" w:hAnsi="Cambria Math"/>
              </w:rPr>
              <m:t>n</m:t>
            </m:r>
          </m:sub>
        </m:sSub>
        <m:d>
          <m:dPr>
            <m:ctrlPr>
              <w:rPr>
                <w:rFonts w:ascii="Cambria Math" w:hAnsi="Cambria Math"/>
                <w:i/>
              </w:rPr>
            </m:ctrlPr>
          </m:dPr>
          <m:e>
            <m:r>
              <w:rPr>
                <w:rFonts w:ascii="Cambria Math" w:hAnsi="Cambria Math"/>
              </w:rPr>
              <m:t>k</m:t>
            </m:r>
          </m:e>
        </m:d>
      </m:oMath>
      <w:r w:rsidR="0064549C">
        <w:rPr>
          <w:rFonts w:eastAsiaTheme="minorEastAsia"/>
        </w:rPr>
        <w:t xml:space="preserve"> is circularly symmetric, independent and identically distributed, complex Additive White Gaussian Noise (AWGN) with zero mean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64549C">
        <w:rPr>
          <w:rFonts w:eastAsiaTheme="minorEastAsia"/>
        </w:rPr>
        <w:t xml:space="preserve">, and </w:t>
      </w:r>
      <m:oMath>
        <m:r>
          <w:rPr>
            <w:rFonts w:ascii="Cambria Math" w:hAnsi="Cambria Math"/>
          </w:rPr>
          <m:t>n</m:t>
        </m:r>
      </m:oMath>
      <w:r w:rsidR="0064549C">
        <w:rPr>
          <w:rFonts w:eastAsiaTheme="minorEastAsia"/>
        </w:rPr>
        <w:t xml:space="preserve"> </w:t>
      </w:r>
      <m:oMath>
        <m:r>
          <w:rPr>
            <w:rFonts w:ascii="Cambria Math" w:eastAsiaTheme="minorEastAsia" w:hAnsi="Cambria Math"/>
          </w:rPr>
          <m:t>∈</m:t>
        </m:r>
      </m:oMath>
      <w:r w:rsidR="0064549C">
        <w:rPr>
          <w:rFonts w:eastAsiaTheme="minorEastAsia"/>
        </w:rPr>
        <w:t xml:space="preserve"> {1, …, </w:t>
      </w:r>
      <m:oMath>
        <m:r>
          <w:rPr>
            <w:rFonts w:ascii="Cambria Math" w:eastAsiaTheme="minorEastAsia" w:hAnsi="Cambria Math"/>
          </w:rPr>
          <m:t>N</m:t>
        </m:r>
      </m:oMath>
      <w:r w:rsidR="0064549C">
        <w:rPr>
          <w:rFonts w:eastAsiaTheme="minorEastAsia"/>
        </w:rPr>
        <w:t>}.</w:t>
      </w:r>
      <w:r w:rsidR="002C2C63">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oMath>
      <w:r w:rsidR="002C2C63">
        <w:rPr>
          <w:rFonts w:eastAsiaTheme="minorEastAsia"/>
        </w:rPr>
        <w:t xml:space="preserve"> is the </w:t>
      </w:r>
      <m:oMath>
        <m:r>
          <w:rPr>
            <w:rFonts w:ascii="Cambria Math" w:hAnsi="Cambria Math"/>
          </w:rPr>
          <m:t>n</m:t>
        </m:r>
      </m:oMath>
      <w:r w:rsidR="002C2C63">
        <w:rPr>
          <w:rFonts w:eastAsiaTheme="minorEastAsia"/>
        </w:rPr>
        <w:t xml:space="preserve">-th antenna response vector </w:t>
      </w:r>
      <w:r w:rsidR="002C2C63">
        <w:rPr>
          <w:rFonts w:eastAsiaTheme="minorEastAsia"/>
        </w:rPr>
        <w:lastRenderedPageBreak/>
        <w:t xml:space="preserve">for the azimuth angle </w:t>
      </w:r>
      <m:oMath>
        <m:r>
          <w:rPr>
            <w:rFonts w:ascii="Cambria Math" w:eastAsiaTheme="minorEastAsia" w:hAnsi="Cambria Math"/>
          </w:rPr>
          <m:t>ϕ</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0:2</m:t>
        </m:r>
        <m:r>
          <w:rPr>
            <w:rFonts w:ascii="Cambria Math" w:hAnsi="Cambria Math"/>
          </w:rPr>
          <m:t>π</m:t>
        </m:r>
        <m:r>
          <m:rPr>
            <m:sty m:val="p"/>
          </m:rPr>
          <w:rPr>
            <w:rFonts w:ascii="Cambria Math" w:hAnsi="Cambria Math"/>
          </w:rPr>
          <m:t xml:space="preserve">) </m:t>
        </m:r>
      </m:oMath>
      <w:r w:rsidR="00AF704D">
        <w:t xml:space="preserve">and </w:t>
      </w:r>
      <w:r w:rsidR="00AF704D" w:rsidRPr="005663D2">
        <w:t>elevation angle</w:t>
      </w:r>
      <w:r w:rsidR="00AF704D">
        <w:t xml:space="preserve"> </w:t>
      </w:r>
      <m:oMath>
        <m:r>
          <m:rPr>
            <m:sty m:val="p"/>
          </m:rPr>
          <w:rPr>
            <w:rFonts w:ascii="Cambria Math" w:hAnsi="Cambria Math"/>
          </w:rPr>
          <m:t xml:space="preserve">  </m:t>
        </m:r>
        <m:r>
          <w:rPr>
            <w:rFonts w:ascii="Cambria Math" w:eastAsiaTheme="minorEastAsia" w:hAnsi="Cambria Math"/>
          </w:rPr>
          <m:t>θ</m:t>
        </m:r>
        <m:r>
          <w:rPr>
            <w:rFonts w:ascii="Cambria Math" w:hAnsi="Cambria Math" w:cs="Arial"/>
            <w:color w:val="202122"/>
            <w:sz w:val="21"/>
            <w:szCs w:val="21"/>
            <w:shd w:val="clear" w:color="auto" w:fill="FFFFFF"/>
          </w:rPr>
          <m:t xml:space="preserve"> </m:t>
        </m:r>
        <m:r>
          <m:rPr>
            <m:sty m:val="p"/>
          </m:rPr>
          <w:rPr>
            <w:rFonts w:ascii="Cambria Math" w:hAnsi="Cambria Math" w:cs="Cambria Math"/>
          </w:rPr>
          <m:t>∈</m:t>
        </m:r>
        <m:r>
          <m:rPr>
            <m:sty m:val="p"/>
          </m:rPr>
          <w:rPr>
            <w:rFonts w:ascii="Cambria Math" w:hAnsi="Cambria Math"/>
          </w:rPr>
          <m:t xml:space="preserve"> [0:</m:t>
        </m:r>
        <m:r>
          <w:rPr>
            <w:rFonts w:ascii="Cambria Math" w:hAnsi="Cambria Math"/>
          </w:rPr>
          <m:t>π</m:t>
        </m:r>
        <m:r>
          <w:rPr>
            <w:rFonts w:ascii="Cambria Math" w:eastAsiaTheme="minorEastAsia" w:hAnsi="Cambria Math"/>
          </w:rPr>
          <m:t>)</m:t>
        </m:r>
      </m:oMath>
      <w:r w:rsidR="0064549C">
        <w:t>. It depends on the antenna</w:t>
      </w:r>
      <w:r w:rsidR="0064549C" w:rsidRPr="0064549C">
        <w:t xml:space="preserve"> element, its position relative to the origin of the coordinate system, and its response to a signal incide</w:t>
      </w:r>
      <w:r w:rsidR="0064549C">
        <w:t xml:space="preserve">nt from the direction of the </w:t>
      </w:r>
      <m:oMath>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oMath>
      <w:r w:rsidR="0064549C" w:rsidRPr="0064549C">
        <w:t xml:space="preserve"> signal.</w:t>
      </w:r>
      <w:r w:rsidR="0064549C">
        <w:t xml:space="preserve"> </w:t>
      </w:r>
      <w:r w:rsidR="0064549C">
        <w:rPr>
          <w:rFonts w:eastAsiaTheme="minorEastAsia"/>
        </w:rPr>
        <w:t xml:space="preserve">Therefore , </w:t>
      </w:r>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oMath>
      <w:r w:rsidR="0064549C">
        <w:rPr>
          <w:rFonts w:eastAsiaTheme="minorEastAsia"/>
        </w:rPr>
        <w:t xml:space="preserve"> follows the form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396DBB" w14:paraId="3D1DE7F2" w14:textId="77777777" w:rsidTr="00BF6441">
        <w:tc>
          <w:tcPr>
            <w:tcW w:w="1127" w:type="dxa"/>
            <w:vAlign w:val="center"/>
          </w:tcPr>
          <w:p w14:paraId="4C298C99" w14:textId="77777777" w:rsidR="00396DBB" w:rsidRDefault="00396DBB" w:rsidP="00347713">
            <w:pPr>
              <w:spacing w:before="240" w:after="240"/>
              <w:jc w:val="center"/>
            </w:pPr>
          </w:p>
        </w:tc>
        <w:tc>
          <w:tcPr>
            <w:tcW w:w="4954" w:type="dxa"/>
            <w:vAlign w:val="center"/>
          </w:tcPr>
          <w:p w14:paraId="7103A405" w14:textId="3C4CF279" w:rsidR="00396DBB"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r>
                  <w:rPr>
                    <w:rFonts w:ascii="Cambria Math" w:eastAsiaTheme="minorEastAsia" w:hAnsi="Cambria Math"/>
                  </w:rPr>
                  <m:t>=</m:t>
                </m:r>
                <m:sSub>
                  <m:sSubPr>
                    <m:ctrlPr>
                      <w:rPr>
                        <w:rFonts w:ascii="Cambria Math" w:hAnsi="Cambria Math"/>
                        <w:i/>
                      </w:rPr>
                    </m:ctrlPr>
                  </m:sSubPr>
                  <m:e>
                    <m:r>
                      <w:rPr>
                        <w:rFonts w:ascii="Cambria Math" w:hAnsi="Cambria Math"/>
                      </w:rPr>
                      <m:t>G</m:t>
                    </m:r>
                  </m:e>
                  <m:sub>
                    <m:r>
                      <w:rPr>
                        <w:rFonts w:ascii="Cambria Math" w:hAnsi="Cambria Math"/>
                      </w:rPr>
                      <m:t>n</m:t>
                    </m:r>
                  </m:sub>
                </m:sSub>
                <m:r>
                  <w:rPr>
                    <w:rFonts w:ascii="Cambria Math" w:hAnsi="Cambria Math"/>
                  </w:rPr>
                  <m:t>(</m:t>
                </m:r>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eastAsia="Calibri" w:hAnsi="Cambria Math" w:cs="Times New Roman"/>
                          </w:rPr>
                          <m:t>λ</m:t>
                        </m:r>
                      </m:den>
                    </m:f>
                    <m:sSub>
                      <m:sSubPr>
                        <m:ctrlPr>
                          <w:rPr>
                            <w:rFonts w:ascii="Cambria Math" w:hAnsi="Cambria Math"/>
                            <w:i/>
                          </w:rPr>
                        </m:ctrlPr>
                      </m:sSubPr>
                      <m:e>
                        <m:r>
                          <w:rPr>
                            <w:rFonts w:ascii="Cambria Math" w:hAnsi="Cambria Math"/>
                          </w:rPr>
                          <m:t>β</m:t>
                        </m:r>
                      </m:e>
                      <m:sub>
                        <m:r>
                          <w:rPr>
                            <w:rFonts w:ascii="Cambria Math" w:hAnsi="Cambria Math"/>
                          </w:rPr>
                          <m:t>n</m:t>
                        </m:r>
                      </m:sub>
                    </m:sSub>
                    <m:r>
                      <w:rPr>
                        <w:rFonts w:ascii="Cambria Math" w:hAnsi="Cambria Math"/>
                      </w:rPr>
                      <m:t>(</m:t>
                    </m:r>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r>
                      <w:rPr>
                        <w:rFonts w:ascii="Cambria Math" w:hAnsi="Cambria Math"/>
                      </w:rPr>
                      <m:t>)</m:t>
                    </m:r>
                  </m:sup>
                </m:sSup>
              </m:oMath>
            </m:oMathPara>
          </w:p>
        </w:tc>
        <w:tc>
          <w:tcPr>
            <w:tcW w:w="2453" w:type="dxa"/>
            <w:vAlign w:val="center"/>
          </w:tcPr>
          <w:p w14:paraId="33B836DF" w14:textId="7D929D3E" w:rsidR="00396DBB" w:rsidRPr="00467AC1" w:rsidRDefault="00396DBB" w:rsidP="00ED1B7D">
            <w:pPr>
              <w:pStyle w:val="Caption"/>
              <w:spacing w:before="240" w:after="240"/>
              <w:jc w:val="right"/>
            </w:pPr>
            <w:r>
              <w:t>Eq. 2</w:t>
            </w:r>
          </w:p>
        </w:tc>
      </w:tr>
    </w:tbl>
    <w:p w14:paraId="7EBB37F7" w14:textId="3D870194" w:rsidR="0064549C" w:rsidRDefault="0064549C" w:rsidP="00BF6441">
      <w:pPr>
        <w:ind w:firstLine="0"/>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oMath>
      <w:r>
        <w:rPr>
          <w:rFonts w:eastAsiaTheme="minorEastAsia"/>
        </w:rPr>
        <w:t xml:space="preserve"> </w:t>
      </w:r>
      <w:r>
        <w:t xml:space="preserve">is the real numbered antenna gain for the azimuth angle </w:t>
      </w:r>
      <m:oMath>
        <m:r>
          <w:rPr>
            <w:rFonts w:ascii="Cambria Math" w:eastAsiaTheme="minorEastAsia" w:hAnsi="Cambria Math"/>
          </w:rPr>
          <m:t>ϕ</m:t>
        </m:r>
      </m:oMath>
      <w:r>
        <w:rPr>
          <w:rFonts w:eastAsiaTheme="minorEastAsia"/>
        </w:rPr>
        <w:t xml:space="preserve"> </w:t>
      </w:r>
      <w:r>
        <w:t xml:space="preserve">and </w:t>
      </w:r>
      <w:r w:rsidRPr="005663D2">
        <w:t>elevation angle</w:t>
      </w:r>
      <w:r>
        <w:t xml:space="preserve"> </w:t>
      </w:r>
      <m:oMath>
        <m:r>
          <w:rPr>
            <w:rFonts w:ascii="Cambria Math" w:eastAsiaTheme="minorEastAsia" w:hAnsi="Cambria Math"/>
          </w:rPr>
          <m:t>θ</m:t>
        </m:r>
      </m:oMath>
      <w:r>
        <w:t xml:space="preserve">, </w:t>
      </w:r>
      <w:commentRangeStart w:id="19"/>
      <m:oMath>
        <m:r>
          <w:rPr>
            <w:rFonts w:ascii="Cambria Math" w:eastAsia="Calibri" w:hAnsi="Cambria Math" w:cs="Times New Roman"/>
          </w:rPr>
          <m:t>λ</m:t>
        </m:r>
        <w:commentRangeEnd w:id="19"/>
        <m:r>
          <m:rPr>
            <m:sty m:val="p"/>
          </m:rPr>
          <w:rPr>
            <w:rStyle w:val="CommentReference"/>
          </w:rPr>
          <w:commentReference w:id="19"/>
        </m:r>
      </m:oMath>
      <w:r>
        <w:t xml:space="preserve"> is the signal wavelength, and</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396DBB" w14:paraId="54644C3A" w14:textId="77777777" w:rsidTr="0039601E">
        <w:tc>
          <w:tcPr>
            <w:tcW w:w="1127" w:type="dxa"/>
            <w:vAlign w:val="center"/>
          </w:tcPr>
          <w:p w14:paraId="3F79A52B" w14:textId="77777777" w:rsidR="00396DBB" w:rsidRDefault="00396DBB" w:rsidP="00347713">
            <w:pPr>
              <w:spacing w:before="240" w:after="240"/>
              <w:jc w:val="center"/>
            </w:pPr>
          </w:p>
        </w:tc>
        <w:tc>
          <w:tcPr>
            <w:tcW w:w="4954" w:type="dxa"/>
            <w:vAlign w:val="center"/>
          </w:tcPr>
          <w:p w14:paraId="38C242D4" w14:textId="0D9C92BD" w:rsidR="00396DBB"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β</m:t>
                    </m:r>
                  </m:e>
                  <m:sub>
                    <m:r>
                      <w:rPr>
                        <w:rFonts w:ascii="Cambria Math" w:hAnsi="Cambria Math"/>
                      </w:rPr>
                      <m:t>n</m:t>
                    </m:r>
                  </m:sub>
                </m:sSub>
                <m:d>
                  <m:dPr>
                    <m:ctrlPr>
                      <w:rPr>
                        <w:rFonts w:ascii="Cambria Math"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r>
                  <w:rPr>
                    <w:rFonts w:ascii="Cambria Math" w:hAnsi="Cambria Math"/>
                  </w:rPr>
                  <m:t>=r</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r>
                      <w:rPr>
                        <w:rFonts w:ascii="Cambria Math" w:eastAsiaTheme="minorEastAsia" w:hAnsi="Cambria Math"/>
                      </w:rPr>
                      <m:t>θ</m:t>
                    </m:r>
                  </m:e>
                </m:func>
                <m:r>
                  <m:rPr>
                    <m:sty m:val="p"/>
                  </m:rPr>
                  <w:rPr>
                    <w:rFonts w:ascii="Cambria Math" w:hAnsi="Cambria Math"/>
                  </w:rPr>
                  <m:t>cos</m:t>
                </m:r>
                <m:d>
                  <m:dPr>
                    <m:begChr m:val="["/>
                    <m:endChr m:val="]"/>
                    <m:ctrlPr>
                      <w:rPr>
                        <w:rFonts w:ascii="Cambria Math" w:hAnsi="Cambria Math"/>
                        <w:i/>
                      </w:rPr>
                    </m:ctrlPr>
                  </m:dPr>
                  <m:e>
                    <m:f>
                      <m:fPr>
                        <m:ctrlPr>
                          <w:rPr>
                            <w:rFonts w:ascii="Cambria Math" w:hAnsi="Cambria Math"/>
                            <w:i/>
                          </w:rPr>
                        </m:ctrlPr>
                      </m:fPr>
                      <m:num>
                        <m:r>
                          <w:rPr>
                            <w:rFonts w:ascii="Cambria Math" w:hAnsi="Cambria Math"/>
                          </w:rPr>
                          <m:t>2π(n-1)</m:t>
                        </m:r>
                      </m:num>
                      <m:den>
                        <m:r>
                          <w:rPr>
                            <w:rFonts w:ascii="Cambria Math" w:hAnsi="Cambria Math"/>
                          </w:rPr>
                          <m:t>N</m:t>
                        </m:r>
                      </m:den>
                    </m:f>
                    <m:r>
                      <w:rPr>
                        <w:rFonts w:ascii="Cambria Math" w:hAnsi="Cambria Math"/>
                      </w:rPr>
                      <m:t>-</m:t>
                    </m:r>
                    <m:r>
                      <w:rPr>
                        <w:rFonts w:ascii="Cambria Math" w:eastAsiaTheme="minorEastAsia" w:hAnsi="Cambria Math"/>
                      </w:rPr>
                      <m:t>ϕ</m:t>
                    </m:r>
                  </m:e>
                </m:d>
              </m:oMath>
            </m:oMathPara>
          </w:p>
        </w:tc>
        <w:tc>
          <w:tcPr>
            <w:tcW w:w="2453" w:type="dxa"/>
            <w:vAlign w:val="center"/>
          </w:tcPr>
          <w:p w14:paraId="0F8AA18D" w14:textId="46C04869" w:rsidR="00396DBB" w:rsidRPr="00467AC1" w:rsidRDefault="00396DBB" w:rsidP="00ED1B7D">
            <w:pPr>
              <w:pStyle w:val="Caption"/>
              <w:spacing w:before="240" w:after="240"/>
              <w:jc w:val="right"/>
            </w:pPr>
            <w:r>
              <w:t xml:space="preserve">Eq. </w:t>
            </w:r>
            <w:r w:rsidR="00BF6441">
              <w:t>3</w:t>
            </w:r>
          </w:p>
        </w:tc>
      </w:tr>
      <w:tr w:rsidR="00650A40" w14:paraId="7AA0EC9C" w14:textId="77777777" w:rsidTr="0039601E">
        <w:tc>
          <w:tcPr>
            <w:tcW w:w="1127" w:type="dxa"/>
            <w:vAlign w:val="center"/>
          </w:tcPr>
          <w:p w14:paraId="1E607252" w14:textId="77777777" w:rsidR="00650A40" w:rsidRDefault="00650A40" w:rsidP="00347713">
            <w:pPr>
              <w:spacing w:before="240" w:after="240"/>
              <w:jc w:val="center"/>
            </w:pPr>
          </w:p>
        </w:tc>
        <w:tc>
          <w:tcPr>
            <w:tcW w:w="4954" w:type="dxa"/>
            <w:vAlign w:val="center"/>
          </w:tcPr>
          <w:p w14:paraId="750E7DBE" w14:textId="478693E6" w:rsidR="00650A40" w:rsidRDefault="00650A40" w:rsidP="00650A40">
            <w:pPr>
              <w:keepNext/>
              <w:spacing w:before="240" w:after="240"/>
              <w:jc w:val="center"/>
              <w:rPr>
                <w:rFonts w:eastAsia="Calibri" w:cs="Times New Roman"/>
              </w:rPr>
            </w:pPr>
            <m:oMathPara>
              <m:oMath>
                <m:r>
                  <w:rPr>
                    <w:rFonts w:ascii="Cambria Math" w:eastAsia="Calibri" w:hAnsi="Cambria Math" w:cs="Times New Roman"/>
                  </w:rPr>
                  <m:t xml:space="preserve">r= </m:t>
                </m:r>
                <m:f>
                  <m:fPr>
                    <m:ctrlPr>
                      <w:rPr>
                        <w:rFonts w:ascii="Cambria Math" w:eastAsia="Calibri" w:hAnsi="Cambria Math" w:cs="Times New Roman"/>
                        <w:i/>
                      </w:rPr>
                    </m:ctrlPr>
                  </m:fPr>
                  <m:num>
                    <m:r>
                      <w:rPr>
                        <w:rFonts w:ascii="Cambria Math" w:eastAsia="Calibri" w:hAnsi="Cambria Math" w:cs="Times New Roman"/>
                      </w:rPr>
                      <m:t>λ</m:t>
                    </m:r>
                  </m:num>
                  <m:den>
                    <m:r>
                      <w:rPr>
                        <w:rFonts w:ascii="Cambria Math" w:eastAsia="Calibri" w:hAnsi="Cambria Math" w:cs="Times New Roman"/>
                      </w:rPr>
                      <m:t>2</m:t>
                    </m:r>
                  </m:den>
                </m:f>
              </m:oMath>
            </m:oMathPara>
          </w:p>
        </w:tc>
        <w:tc>
          <w:tcPr>
            <w:tcW w:w="2453" w:type="dxa"/>
            <w:vAlign w:val="center"/>
          </w:tcPr>
          <w:p w14:paraId="47FAC694" w14:textId="2312FA71" w:rsidR="00650A40" w:rsidRDefault="00650A40" w:rsidP="00ED1B7D">
            <w:pPr>
              <w:pStyle w:val="Caption"/>
              <w:spacing w:before="240" w:after="240"/>
              <w:jc w:val="right"/>
            </w:pPr>
            <w:r>
              <w:t>Eq. 4</w:t>
            </w:r>
          </w:p>
        </w:tc>
      </w:tr>
    </w:tbl>
    <w:p w14:paraId="001BB8D7" w14:textId="7611C7F8" w:rsidR="0064549C" w:rsidRDefault="00BF6441" w:rsidP="00BF6441">
      <w:pPr>
        <w:ind w:left="0" w:firstLine="0"/>
      </w:pPr>
      <w:r>
        <w:t xml:space="preserve">            </w:t>
      </w:r>
      <w:r w:rsidR="0064549C">
        <w:t xml:space="preserve">where </w:t>
      </w:r>
      <m:oMath>
        <m:r>
          <w:rPr>
            <w:rFonts w:ascii="Cambria Math" w:hAnsi="Cambria Math"/>
          </w:rPr>
          <m:t>r</m:t>
        </m:r>
      </m:oMath>
      <w:r w:rsidR="0064549C" w:rsidRPr="00522DC0">
        <w:t xml:space="preserve"> is the radius of t</w:t>
      </w:r>
      <w:r w:rsidR="0064549C">
        <w:t xml:space="preserve">he circle formed by the </w:t>
      </w:r>
      <m:oMath>
        <m:r>
          <w:rPr>
            <w:rFonts w:ascii="Cambria Math" w:hAnsi="Cambria Math"/>
          </w:rPr>
          <m:t>N</m:t>
        </m:r>
      </m:oMath>
      <w:r w:rsidR="0064549C">
        <w:t xml:space="preserve"> direction </w:t>
      </w:r>
      <w:r w:rsidR="0064549C" w:rsidRPr="001A5C38">
        <w:t>antennas</w:t>
      </w:r>
      <w:r w:rsidR="0064549C">
        <w:t>.</w:t>
      </w:r>
    </w:p>
    <w:p w14:paraId="4F73E4CA" w14:textId="17BBB845" w:rsidR="00F5335C" w:rsidRDefault="004167D5" w:rsidP="004167D5">
      <w:pPr>
        <w:rPr>
          <w:rFonts w:eastAsiaTheme="minorEastAsia"/>
        </w:rPr>
      </w:pPr>
      <w:r>
        <w:t>Our objective is to recover the azimuth angle</w:t>
      </w:r>
      <w:r w:rsidR="008B3CD4" w:rsidRPr="008B3CD4">
        <w:t xml:space="preserve"> </w:t>
      </w:r>
      <m:oMath>
        <m:r>
          <w:rPr>
            <w:rFonts w:ascii="Cambria Math" w:eastAsiaTheme="minorEastAsia" w:hAnsi="Cambria Math"/>
          </w:rPr>
          <m:t>ϕ</m:t>
        </m:r>
      </m:oMath>
      <w:r w:rsidR="006F2E93">
        <w:rPr>
          <w:rFonts w:eastAsiaTheme="minorEastAsia"/>
        </w:rPr>
        <w:t xml:space="preserve"> </w:t>
      </w:r>
      <w:r w:rsidR="006F2E93">
        <w:t xml:space="preserve">and </w:t>
      </w:r>
      <w:r w:rsidR="006F2E93" w:rsidRPr="005663D2">
        <w:t>elevation angle</w:t>
      </w:r>
      <w:r w:rsidR="006F2E93">
        <w:t xml:space="preserve"> </w:t>
      </w:r>
      <m:oMath>
        <m:r>
          <w:rPr>
            <w:rFonts w:ascii="Cambria Math" w:eastAsiaTheme="minorEastAsia" w:hAnsi="Cambria Math"/>
          </w:rPr>
          <m:t>θ</m:t>
        </m:r>
      </m:oMath>
      <w:r>
        <w:t xml:space="preserve">, 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oMath>
      <w:r>
        <w:rPr>
          <w:rFonts w:eastAsiaTheme="minorEastAsia"/>
        </w:rPr>
        <w:t xml:space="preserve"> are unknown. </w:t>
      </w:r>
    </w:p>
    <w:p w14:paraId="0A5B4F5D" w14:textId="59DF258D" w:rsidR="00B931EB" w:rsidRDefault="0064175E" w:rsidP="00166C7F">
      <w:pPr>
        <w:rPr>
          <w:rFonts w:eastAsiaTheme="minorEastAsia"/>
        </w:rPr>
      </w:pPr>
      <w:r w:rsidRPr="0064175E">
        <w:rPr>
          <w:rFonts w:eastAsiaTheme="minorEastAsia"/>
        </w:rPr>
        <w:t xml:space="preserve">The proposed method is </w:t>
      </w:r>
      <w:r>
        <w:rPr>
          <w:rFonts w:eastAsiaTheme="minorEastAsia"/>
        </w:rPr>
        <w:t xml:space="preserve">as follows. The receiver sequentially </w:t>
      </w:r>
      <w:r w:rsidRPr="0064175E">
        <w:rPr>
          <w:rFonts w:eastAsiaTheme="minorEastAsia"/>
        </w:rPr>
        <w:t>activates one antenn</w:t>
      </w:r>
      <w:r>
        <w:rPr>
          <w:rFonts w:eastAsiaTheme="minorEastAsia"/>
        </w:rPr>
        <w:t xml:space="preserve">a element at a time using the </w:t>
      </w:r>
      <w:r w:rsidRPr="0064175E">
        <w:rPr>
          <w:rFonts w:eastAsiaTheme="minorEastAsia"/>
        </w:rPr>
        <w:t>SPNT RF switch, and meas</w:t>
      </w:r>
      <w:r>
        <w:rPr>
          <w:rFonts w:eastAsiaTheme="minorEastAsia"/>
        </w:rPr>
        <w:t xml:space="preserve">ures the corresponding received </w:t>
      </w:r>
      <w:r w:rsidRPr="0064175E">
        <w:rPr>
          <w:rFonts w:eastAsiaTheme="minorEastAsia"/>
        </w:rPr>
        <w:t>power va</w:t>
      </w:r>
      <w:r>
        <w:rPr>
          <w:rFonts w:eastAsiaTheme="minorEastAsia"/>
        </w:rPr>
        <w:t xml:space="preserve">lue. During the activation of </w:t>
      </w:r>
      <m:oMath>
        <m:r>
          <w:rPr>
            <w:rFonts w:ascii="Cambria Math" w:hAnsi="Cambria Math"/>
          </w:rPr>
          <m:t>n</m:t>
        </m:r>
      </m:oMath>
      <w:r>
        <w:rPr>
          <w:rFonts w:eastAsiaTheme="minorEastAsia"/>
        </w:rPr>
        <w:t>-th</w:t>
      </w:r>
      <w:r>
        <w:t xml:space="preserve"> </w:t>
      </w:r>
      <w:r>
        <w:rPr>
          <w:rFonts w:eastAsiaTheme="minorEastAsia"/>
        </w:rPr>
        <w:t xml:space="preserve">antenna, </w:t>
      </w:r>
      <m:oMath>
        <m:sSub>
          <m:sSubPr>
            <m:ctrlPr>
              <w:rPr>
                <w:rFonts w:ascii="Cambria Math" w:hAnsi="Cambria Math"/>
                <w:i/>
              </w:rPr>
            </m:ctrlPr>
          </m:sSubPr>
          <m:e>
            <m:r>
              <w:rPr>
                <w:rFonts w:ascii="Cambria Math" w:hAnsi="Cambria Math"/>
              </w:rPr>
              <m:t>y</m:t>
            </m:r>
          </m:e>
          <m:sub>
            <m:r>
              <w:rPr>
                <w:rFonts w:ascii="Cambria Math" w:hAnsi="Cambria Math"/>
              </w:rPr>
              <m:t>n</m:t>
            </m:r>
          </m:sub>
        </m:sSub>
        <m:d>
          <m:dPr>
            <m:ctrlPr>
              <w:rPr>
                <w:rFonts w:ascii="Cambria Math" w:hAnsi="Cambria Math"/>
                <w:i/>
              </w:rPr>
            </m:ctrlPr>
          </m:dPr>
          <m:e>
            <m:r>
              <w:rPr>
                <w:rFonts w:ascii="Cambria Math" w:hAnsi="Cambria Math"/>
              </w:rPr>
              <m:t>k</m:t>
            </m:r>
          </m:e>
        </m:d>
      </m:oMath>
      <w:r w:rsidR="005D2612">
        <w:rPr>
          <w:rFonts w:eastAsiaTheme="minorEastAsia"/>
        </w:rPr>
        <w:t xml:space="preserve"> </w:t>
      </w:r>
      <w:r>
        <w:rPr>
          <w:rFonts w:eastAsiaTheme="minorEastAsia"/>
        </w:rPr>
        <w:t xml:space="preserve">is measured, where </w:t>
      </w:r>
      <m:oMath>
        <m:r>
          <w:rPr>
            <w:rFonts w:ascii="Cambria Math" w:hAnsi="Cambria Math"/>
          </w:rPr>
          <m:t>n</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N</m:t>
        </m:r>
      </m:oMath>
      <w:r>
        <w:rPr>
          <w:rFonts w:eastAsiaTheme="minorEastAsia"/>
        </w:rPr>
        <w:t xml:space="preserve">}. A single switching cycle is </w:t>
      </w:r>
      <w:r w:rsidRPr="0064175E">
        <w:rPr>
          <w:rFonts w:eastAsiaTheme="minorEastAsia"/>
        </w:rPr>
        <w:t>equival</w:t>
      </w:r>
      <w:r w:rsidR="00012887">
        <w:rPr>
          <w:rFonts w:eastAsiaTheme="minorEastAsia"/>
        </w:rPr>
        <w:t xml:space="preserve">ent to </w:t>
      </w:r>
      <m:oMath>
        <m:r>
          <w:rPr>
            <w:rFonts w:ascii="Cambria Math" w:eastAsiaTheme="minorEastAsia" w:hAnsi="Cambria Math"/>
          </w:rPr>
          <m:t>N</m:t>
        </m:r>
      </m:oMath>
      <w:r w:rsidRPr="0064175E">
        <w:rPr>
          <w:rFonts w:eastAsiaTheme="minorEastAsia"/>
        </w:rPr>
        <w:t xml:space="preserve"> activations, sta</w:t>
      </w:r>
      <w:r>
        <w:rPr>
          <w:rFonts w:eastAsiaTheme="minorEastAsia"/>
        </w:rPr>
        <w:t xml:space="preserve">rting from the first antenna to the </w:t>
      </w:r>
      <m:oMath>
        <m:r>
          <w:rPr>
            <w:rFonts w:ascii="Cambria Math" w:eastAsiaTheme="minorEastAsia" w:hAnsi="Cambria Math"/>
          </w:rPr>
          <m:t>N</m:t>
        </m:r>
      </m:oMath>
      <w:r>
        <w:rPr>
          <w:rFonts w:eastAsiaTheme="minorEastAsia"/>
        </w:rPr>
        <w:t>-th</w:t>
      </w:r>
      <w:r>
        <w:t xml:space="preserve"> </w:t>
      </w:r>
      <w:r>
        <w:rPr>
          <w:rFonts w:eastAsiaTheme="minorEastAsia"/>
        </w:rPr>
        <w:t>antenna</w:t>
      </w:r>
      <w:r w:rsidRPr="0064175E">
        <w:rPr>
          <w:rFonts w:eastAsiaTheme="minorEastAsia"/>
        </w:rPr>
        <w:t xml:space="preserve">. Let </w:t>
      </w:r>
      <m:oMath>
        <m:r>
          <m:rPr>
            <m:sty m:val="b"/>
          </m:rPr>
          <w:rPr>
            <w:rFonts w:ascii="Cambria Math" w:eastAsiaTheme="minorEastAsia" w:hAnsi="Cambria Math"/>
          </w:rPr>
          <m:t>y</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e>
        </m:d>
      </m:oMath>
      <w:r w:rsidR="00166C7F">
        <w:rPr>
          <w:rFonts w:eastAsiaTheme="minorEastAsia"/>
        </w:rPr>
        <w:t xml:space="preserve">  denote the power </w:t>
      </w:r>
      <w:r w:rsidRPr="0064175E">
        <w:rPr>
          <w:rFonts w:eastAsiaTheme="minorEastAsia"/>
        </w:rPr>
        <w:t xml:space="preserve">measurements corresponding to a single switching cycle. </w:t>
      </w:r>
      <w:r w:rsidR="00166C7F">
        <w:rPr>
          <w:rFonts w:eastAsiaTheme="minorEastAsia"/>
        </w:rPr>
        <w:t xml:space="preserve">Therefore, </w:t>
      </w:r>
      <w:r w:rsidR="00166C7F" w:rsidRPr="00166C7F">
        <w:rPr>
          <w:rFonts w:eastAsiaTheme="minorEastAsia"/>
        </w:rPr>
        <w:t xml:space="preserve">the ratio between </w:t>
      </w:r>
      <m:oMath>
        <m:sSub>
          <m:sSubPr>
            <m:ctrlPr>
              <w:rPr>
                <w:rFonts w:ascii="Cambria Math" w:hAnsi="Cambria Math"/>
                <w:i/>
              </w:rPr>
            </m:ctrlPr>
          </m:sSubPr>
          <m:e>
            <m:r>
              <w:rPr>
                <w:rFonts w:ascii="Cambria Math" w:hAnsi="Cambria Math"/>
              </w:rPr>
              <m:t>y</m:t>
            </m:r>
          </m:e>
          <m:sub>
            <m:r>
              <w:rPr>
                <w:rFonts w:ascii="Cambria Math" w:hAnsi="Cambria Math"/>
              </w:rPr>
              <m:t>n</m:t>
            </m:r>
          </m:sub>
        </m:sSub>
        <m:d>
          <m:dPr>
            <m:ctrlPr>
              <w:rPr>
                <w:rFonts w:ascii="Cambria Math" w:hAnsi="Cambria Math"/>
                <w:i/>
              </w:rPr>
            </m:ctrlPr>
          </m:dPr>
          <m:e>
            <m:r>
              <w:rPr>
                <w:rFonts w:ascii="Cambria Math" w:hAnsi="Cambria Math"/>
              </w:rPr>
              <m:t>k</m:t>
            </m:r>
          </m:e>
        </m:d>
      </m:oMath>
      <w:r w:rsidR="00166C7F">
        <w:rPr>
          <w:rFonts w:eastAsiaTheme="minorEastAsia"/>
        </w:rPr>
        <w:t xml:space="preserve"> </w:t>
      </w:r>
      <w:r w:rsidR="00166C7F" w:rsidRPr="00166C7F">
        <w:rPr>
          <w:rFonts w:eastAsiaTheme="minorEastAsia"/>
        </w:rPr>
        <w:t>and the summation of all power values within the same switching cycle</w:t>
      </w:r>
      <w:r w:rsidR="00166C7F">
        <w:rPr>
          <w:rFonts w:eastAsiaTheme="minorEastAsia"/>
        </w:rPr>
        <w:t xml:space="preserve"> can be given as</w:t>
      </w:r>
      <w:r w:rsidR="00BF6441">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BF6441" w14:paraId="5565BC3F" w14:textId="77777777" w:rsidTr="00BF6441">
        <w:tc>
          <w:tcPr>
            <w:tcW w:w="1127" w:type="dxa"/>
            <w:vAlign w:val="center"/>
          </w:tcPr>
          <w:p w14:paraId="7B1F9A4E" w14:textId="77777777" w:rsidR="00BF6441" w:rsidRDefault="00BF6441" w:rsidP="00347713">
            <w:pPr>
              <w:spacing w:before="240" w:after="240"/>
              <w:jc w:val="center"/>
            </w:pPr>
          </w:p>
        </w:tc>
        <w:tc>
          <w:tcPr>
            <w:tcW w:w="4954" w:type="dxa"/>
            <w:vAlign w:val="center"/>
          </w:tcPr>
          <w:p w14:paraId="066F9AE6" w14:textId="3AC3FD9E" w:rsidR="00BF6441" w:rsidRDefault="00232BE2"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nary>
                  </m:den>
                </m:f>
              </m:oMath>
            </m:oMathPara>
          </w:p>
        </w:tc>
        <w:tc>
          <w:tcPr>
            <w:tcW w:w="2453" w:type="dxa"/>
            <w:vAlign w:val="center"/>
          </w:tcPr>
          <w:p w14:paraId="02962713" w14:textId="4598BD10" w:rsidR="00BF6441" w:rsidRPr="00467AC1" w:rsidRDefault="00BF6441" w:rsidP="00ED1B7D">
            <w:pPr>
              <w:pStyle w:val="Caption"/>
              <w:spacing w:before="240" w:after="240"/>
              <w:jc w:val="right"/>
            </w:pPr>
            <w:r>
              <w:t>Eq. 4</w:t>
            </w:r>
          </w:p>
        </w:tc>
      </w:tr>
    </w:tbl>
    <w:p w14:paraId="4C6D5AF5" w14:textId="435ABCE5" w:rsidR="00343039" w:rsidRDefault="00343039" w:rsidP="00343039">
      <w:pPr>
        <w:rPr>
          <w:rFonts w:eastAsiaTheme="minorEastAsia"/>
        </w:rPr>
      </w:pPr>
      <w:r w:rsidRPr="0064175E">
        <w:rPr>
          <w:rFonts w:eastAsiaTheme="minorEastAsia"/>
        </w:rPr>
        <w:lastRenderedPageBreak/>
        <w:t>Let</w:t>
      </w:r>
      <m:oMath>
        <m:r>
          <w:rPr>
            <w:rFonts w:ascii="Cambria Math" w:eastAsiaTheme="minorEastAsia" w:hAnsi="Cambria Math"/>
          </w:rPr>
          <m:t xml:space="preserve"> 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w:r>
        <w:rPr>
          <w:rFonts w:eastAsiaTheme="minorEastAsia"/>
        </w:rPr>
        <w:t xml:space="preserve">  denote the power </w:t>
      </w:r>
      <w:r w:rsidRPr="0064175E">
        <w:rPr>
          <w:rFonts w:eastAsiaTheme="minorEastAsia"/>
        </w:rPr>
        <w:t xml:space="preserve">measurements </w:t>
      </w:r>
      <w:r w:rsidR="002F6656">
        <w:rPr>
          <w:rFonts w:eastAsiaTheme="minorEastAsia"/>
        </w:rPr>
        <w:t xml:space="preserve">normalized </w:t>
      </w:r>
      <w:r w:rsidRPr="0064175E">
        <w:rPr>
          <w:rFonts w:eastAsiaTheme="minorEastAsia"/>
        </w:rPr>
        <w:t xml:space="preserve">corresponding to a single switching cycle. </w:t>
      </w:r>
      <w:commentRangeStart w:id="20"/>
      <w:r w:rsidRPr="00343039">
        <w:rPr>
          <w:rFonts w:eastAsiaTheme="minorEastAsia"/>
        </w:rPr>
        <w:t>In the</w:t>
      </w:r>
      <w:r>
        <w:rPr>
          <w:rFonts w:eastAsiaTheme="minorEastAsia"/>
        </w:rPr>
        <w:t xml:space="preserve"> </w:t>
      </w:r>
      <w:r w:rsidRPr="00343039">
        <w:rPr>
          <w:rFonts w:eastAsiaTheme="minorEastAsia"/>
        </w:rPr>
        <w:t xml:space="preserve">next section, we discuss how </w:t>
      </w:r>
      <w:r>
        <w:rPr>
          <w:rFonts w:eastAsiaTheme="minorEastAsia"/>
        </w:rPr>
        <w:t xml:space="preserve">to </w:t>
      </w:r>
      <w:r w:rsidR="00996991">
        <w:rPr>
          <w:rFonts w:eastAsiaTheme="minorEastAsia"/>
        </w:rPr>
        <w:t>recover</w:t>
      </w:r>
      <w:r>
        <w:rPr>
          <w:rFonts w:eastAsiaTheme="minorEastAsia"/>
        </w:rPr>
        <w:t xml:space="preserv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w:rPr>
            <w:rFonts w:ascii="Cambria Math" w:eastAsiaTheme="minorEastAsia" w:hAnsi="Cambria Math"/>
          </w:rPr>
          <m:t>x</m:t>
        </m:r>
      </m:oMath>
      <w:r>
        <w:rPr>
          <w:rFonts w:eastAsiaTheme="minorEastAsia"/>
        </w:rPr>
        <w:t xml:space="preserve"> with ML</w:t>
      </w:r>
      <w:r w:rsidRPr="00343039">
        <w:rPr>
          <w:rFonts w:eastAsiaTheme="minorEastAsia"/>
        </w:rPr>
        <w:t>.</w:t>
      </w:r>
    </w:p>
    <w:p w14:paraId="037EEEC8" w14:textId="7075D5FF" w:rsidR="00F979B5" w:rsidRPr="00A107F6" w:rsidRDefault="00F979B5" w:rsidP="00A107F6">
      <w:pPr>
        <w:rPr>
          <w:rFonts w:eastAsiaTheme="minorEastAsia"/>
          <w:lang w:val="es-CU"/>
        </w:rPr>
      </w:pPr>
      <w:r w:rsidRPr="00F979B5">
        <w:rPr>
          <w:rFonts w:eastAsiaTheme="minorEastAsia"/>
          <w:lang w:val="es-CU"/>
        </w:rPr>
        <w:t>Entonces el problema a resolver ser</w:t>
      </w:r>
      <w:r>
        <w:rPr>
          <w:rFonts w:eastAsiaTheme="minorEastAsia"/>
          <w:lang w:val="es-CU"/>
        </w:rPr>
        <w:t>ía el siguiente, dado un dataset</w:t>
      </w:r>
      <w:r w:rsidR="00A107F6">
        <w:rPr>
          <w:rFonts w:eastAsiaTheme="minorEastAsia"/>
          <w:lang w:val="es-CU"/>
        </w:rPr>
        <w:t xml:space="preserve"> compuesto por diferentes x con sus valores respectivos de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encontrar un clasificador capaz de </w:t>
      </w:r>
      <w:r w:rsidR="00A107F6">
        <w:rPr>
          <w:rFonts w:eastAsiaTheme="minorEastAsia"/>
          <w:lang w:val="es-CU"/>
        </w:rPr>
        <w:t>encontrar con la</w:t>
      </w:r>
      <w:r w:rsidR="00A107F6" w:rsidRPr="00A107F6">
        <w:rPr>
          <w:rFonts w:eastAsiaTheme="minorEastAsia"/>
          <w:lang w:val="es-CU"/>
        </w:rPr>
        <w:t xml:space="preserve"> mayor precisi</w:t>
      </w:r>
      <w:r w:rsidR="00A107F6">
        <w:rPr>
          <w:rFonts w:eastAsiaTheme="minorEastAsia"/>
          <w:lang w:val="es-CU"/>
        </w:rPr>
        <w:t xml:space="preserve">ón posible los angulos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de una se</w:t>
      </w:r>
      <w:r w:rsidR="00A107F6">
        <w:rPr>
          <w:rFonts w:eastAsiaTheme="minorEastAsia"/>
          <w:lang w:val="es-CU"/>
        </w:rPr>
        <w:t>ñal proveniente</w:t>
      </w:r>
      <w:commentRangeEnd w:id="20"/>
      <w:r w:rsidR="00A107F6">
        <w:rPr>
          <w:rStyle w:val="CommentReference"/>
        </w:rPr>
        <w:commentReference w:id="20"/>
      </w:r>
      <w:r w:rsidR="00F55C2A">
        <w:rPr>
          <w:rFonts w:eastAsiaTheme="minorEastAsia"/>
          <w:lang w:val="es-CU"/>
        </w:rPr>
        <w:t>.</w:t>
      </w:r>
    </w:p>
    <w:p w14:paraId="77A776FB" w14:textId="47F21C1E" w:rsidR="002F6656" w:rsidRDefault="002F6656" w:rsidP="00134F78">
      <w:pPr>
        <w:pStyle w:val="Heading2"/>
        <w:numPr>
          <w:ilvl w:val="0"/>
          <w:numId w:val="12"/>
        </w:numPr>
        <w:ind w:left="1514"/>
      </w:pPr>
      <w:bookmarkStart w:id="21" w:name="_Toc73523526"/>
      <w:r w:rsidRPr="002F6656">
        <w:t>DOA estimation as a classification problem</w:t>
      </w:r>
      <w:bookmarkEnd w:id="21"/>
    </w:p>
    <w:p w14:paraId="5790343A" w14:textId="31EF25ED" w:rsidR="00C1211E" w:rsidRDefault="004057C5" w:rsidP="00C1211E">
      <w:r w:rsidRPr="004057C5">
        <w:t xml:space="preserve">To find the angle of azimuth and the angle of elevation from </w:t>
      </w:r>
      <m:oMath>
        <m:r>
          <w:rPr>
            <w:rFonts w:ascii="Cambria Math" w:eastAsiaTheme="minorEastAsia" w:hAnsi="Cambria Math"/>
          </w:rPr>
          <m:t>x</m:t>
        </m:r>
      </m:oMath>
      <w:r w:rsidRPr="004057C5">
        <w:t xml:space="preserve"> we consider </w:t>
      </w:r>
      <w:r w:rsidR="000A6F91">
        <w:t>three</w:t>
      </w:r>
      <w:r w:rsidRPr="004057C5">
        <w:t xml:space="preserve"> proposals: </w:t>
      </w:r>
    </w:p>
    <w:p w14:paraId="6B0C0F3B" w14:textId="00FEE00F" w:rsidR="00C1211E" w:rsidRPr="00347713" w:rsidRDefault="00AF6C54" w:rsidP="0086609E">
      <w:pPr>
        <w:pStyle w:val="ListParagraph"/>
        <w:numPr>
          <w:ilvl w:val="0"/>
          <w:numId w:val="14"/>
        </w:numPr>
        <w:ind w:left="1891"/>
      </w:pPr>
      <w:r w:rsidRPr="00347713">
        <w:t>F</w:t>
      </w:r>
      <w:r w:rsidR="004057C5" w:rsidRPr="00347713">
        <w:t>ind the angle of azimuth and the a</w:t>
      </w:r>
      <w:r w:rsidR="00C1211E" w:rsidRPr="00347713">
        <w:t>ngle of elevation independently</w:t>
      </w:r>
      <w:r w:rsidRPr="00347713">
        <w:t>: The problem of DOA estimation is divided into two independent classification p</w:t>
      </w:r>
      <w:r w:rsidR="00996991" w:rsidRPr="00347713">
        <w:t>roblems:</w:t>
      </w:r>
      <w:r w:rsidRPr="00347713">
        <w:t xml:space="preserve"> </w:t>
      </w:r>
      <w:r w:rsidR="00996991" w:rsidRPr="00347713">
        <w:t>O</w:t>
      </w:r>
      <w:r w:rsidRPr="00347713">
        <w:t>ne</w:t>
      </w:r>
      <w:r w:rsidR="00996991" w:rsidRPr="00347713">
        <w:t xml:space="preserve"> to find the azimuth angle</w:t>
      </w:r>
      <w:r w:rsidRPr="00347713">
        <w:t xml:space="preserve"> and the other to find the elevation angle.</w:t>
      </w:r>
    </w:p>
    <w:p w14:paraId="1D9A72C2" w14:textId="4024BC41" w:rsidR="00AF6C54" w:rsidRPr="00347713" w:rsidRDefault="00AF6C54" w:rsidP="0086609E">
      <w:pPr>
        <w:pStyle w:val="ListParagraph"/>
        <w:numPr>
          <w:ilvl w:val="0"/>
          <w:numId w:val="14"/>
        </w:numPr>
        <w:ind w:left="1891"/>
      </w:pPr>
      <w:r w:rsidRPr="00347713">
        <w:t xml:space="preserve">Find </w:t>
      </w:r>
      <w:r w:rsidR="00996991" w:rsidRPr="00347713">
        <w:t xml:space="preserve">the </w:t>
      </w:r>
      <w:r w:rsidRPr="00347713">
        <w:t xml:space="preserve">azimuth angle and </w:t>
      </w:r>
      <w:r w:rsidR="00996991" w:rsidRPr="00347713">
        <w:t xml:space="preserve">the </w:t>
      </w:r>
      <w:r w:rsidRPr="00347713">
        <w:t>elevation angle with the same ML model</w:t>
      </w:r>
      <w:r w:rsidR="00996991" w:rsidRPr="00347713">
        <w:t xml:space="preserve"> instance</w:t>
      </w:r>
      <w:r w:rsidRPr="00347713">
        <w:t>.</w:t>
      </w:r>
    </w:p>
    <w:p w14:paraId="5C56E912" w14:textId="05F7D41E" w:rsidR="000A6F91" w:rsidRPr="00347713" w:rsidRDefault="000A6F91" w:rsidP="0086609E">
      <w:pPr>
        <w:pStyle w:val="ListParagraph"/>
        <w:numPr>
          <w:ilvl w:val="0"/>
          <w:numId w:val="14"/>
        </w:numPr>
        <w:ind w:left="1891"/>
      </w:pPr>
      <w:r w:rsidRPr="00347713">
        <w:t>Find the azimuth angle and the elevatio</w:t>
      </w:r>
      <w:r w:rsidR="00CA16D2" w:rsidRPr="00347713">
        <w:t xml:space="preserve">n angle with ML model </w:t>
      </w:r>
      <w:proofErr w:type="spellStart"/>
      <w:r w:rsidR="00CA16D2" w:rsidRPr="00347713">
        <w:t>multilabel</w:t>
      </w:r>
      <w:proofErr w:type="spellEnd"/>
      <w:r w:rsidRPr="00347713">
        <w:t xml:space="preserve">, and </w:t>
      </w:r>
      <w:proofErr w:type="spellStart"/>
      <w:r w:rsidRPr="00347713">
        <w:t>multioutput</w:t>
      </w:r>
      <w:proofErr w:type="spellEnd"/>
      <w:r w:rsidRPr="00347713">
        <w:t>.</w:t>
      </w:r>
    </w:p>
    <w:p w14:paraId="6AB16815" w14:textId="29B161AE" w:rsidR="000A6F91" w:rsidRDefault="000A6F91" w:rsidP="000A6F91">
      <w:pPr>
        <w:pStyle w:val="Heading3"/>
      </w:pPr>
      <w:r>
        <w:t>First proposal</w:t>
      </w:r>
    </w:p>
    <w:p w14:paraId="429D9E0B" w14:textId="0C27320B" w:rsidR="00DE0241" w:rsidRDefault="00BA037B" w:rsidP="00B7774B">
      <w:pPr>
        <w:rPr>
          <w:rFonts w:eastAsiaTheme="minorEastAsia"/>
        </w:rPr>
      </w:pPr>
      <w:r>
        <w:t>All</w:t>
      </w:r>
      <w:r w:rsidR="00996991">
        <w:t xml:space="preserve"> proposals</w:t>
      </w:r>
      <w:r w:rsidR="00C1211E">
        <w:t xml:space="preserve"> are </w:t>
      </w:r>
      <w:r w:rsidR="00C1211E" w:rsidRPr="00450EC1">
        <w:t>formulated as an</w:t>
      </w:r>
      <w:r w:rsidR="00C1211E">
        <w:t xml:space="preserve"> </w:t>
      </w:r>
      <m:oMath>
        <m:r>
          <w:rPr>
            <w:rFonts w:ascii="Cambria Math" w:hAnsi="Cambria Math"/>
          </w:rPr>
          <m:t>I</m:t>
        </m:r>
      </m:oMath>
      <w:r w:rsidR="00C1211E" w:rsidRPr="00450EC1">
        <w:t>-class classification problem</w:t>
      </w:r>
      <w:r w:rsidR="00C1211E">
        <w:t xml:space="preserve">. </w:t>
      </w:r>
      <w:r w:rsidR="00DE0241">
        <w:t>I</w:t>
      </w:r>
      <w:r w:rsidR="00AE318D">
        <w:t>n the first proposal</w:t>
      </w:r>
      <w:r w:rsidR="00DE0241" w:rsidRPr="00DE0241">
        <w:t>, where there are two models to calculate the azimut</w:t>
      </w:r>
      <w:r w:rsidR="00DE0241">
        <w:t>h angle and the elevation angle respectively</w:t>
      </w:r>
      <w:r w:rsidR="00C1211E">
        <w:t xml:space="preserve">,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C1211E" w:rsidRPr="00C1211E">
        <w:rPr>
          <w:rFonts w:eastAsiaTheme="minorEastAsia"/>
        </w:rPr>
        <w:t xml:space="preserve">. The number of classes, </w:t>
      </w:r>
      <m:oMath>
        <m:r>
          <w:rPr>
            <w:rFonts w:ascii="Cambria Math" w:eastAsiaTheme="minorEastAsia" w:hAnsi="Cambria Math"/>
          </w:rPr>
          <m:t>I</m:t>
        </m:r>
      </m:oMath>
      <w:r w:rsidR="00C1211E" w:rsidRPr="00C1211E">
        <w:rPr>
          <w:rFonts w:eastAsiaTheme="minorEastAsia"/>
        </w:rPr>
        <w:t xml:space="preserve">, depends on  the resolution for </w:t>
      </w:r>
      <w:r w:rsidR="00C1211E" w:rsidRPr="00C1211E">
        <w:rPr>
          <w:rFonts w:eastAsiaTheme="minorEastAsia"/>
        </w:rPr>
        <w:lastRenderedPageBreak/>
        <w:t>discretization of the whole range of DOAs.</w:t>
      </w:r>
      <w:r w:rsidR="00DE0241">
        <w:rPr>
          <w:rFonts w:eastAsiaTheme="minorEastAsia"/>
        </w:rPr>
        <w:t xml:space="preserve"> </w:t>
      </w:r>
      <w:r w:rsidR="000E0942">
        <w:rPr>
          <w:rFonts w:eastAsiaTheme="minorEastAsia"/>
        </w:rPr>
        <w:t>T</w:t>
      </w:r>
      <w:r w:rsidR="000E0942" w:rsidRPr="000E0942">
        <w:rPr>
          <w:rFonts w:eastAsiaTheme="minorEastAsia"/>
        </w:rPr>
        <w:t>hen the number of classes of the models to find the azimuth angle and the elevation angle will be given by</w:t>
      </w:r>
      <w:r w:rsidR="00DE0241">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ED1B7D" w14:paraId="26D7599C" w14:textId="77777777" w:rsidTr="00CB4063">
        <w:tc>
          <w:tcPr>
            <w:tcW w:w="1127" w:type="dxa"/>
            <w:vAlign w:val="center"/>
          </w:tcPr>
          <w:p w14:paraId="40FE79FB" w14:textId="77777777" w:rsidR="00ED1B7D" w:rsidRDefault="00ED1B7D" w:rsidP="00347713">
            <w:pPr>
              <w:spacing w:before="240" w:after="240"/>
              <w:jc w:val="center"/>
            </w:pPr>
          </w:p>
        </w:tc>
        <w:tc>
          <w:tcPr>
            <w:tcW w:w="4954" w:type="dxa"/>
            <w:vAlign w:val="center"/>
          </w:tcPr>
          <w:p w14:paraId="7D9A5A30" w14:textId="7F597FCE" w:rsidR="00ED1B7D" w:rsidRDefault="00232BE2"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453" w:type="dxa"/>
            <w:vAlign w:val="center"/>
          </w:tcPr>
          <w:p w14:paraId="2582D2A2" w14:textId="3DEE8A84" w:rsidR="00ED1B7D" w:rsidRPr="00467AC1" w:rsidRDefault="00ED1B7D" w:rsidP="00ED1B7D">
            <w:pPr>
              <w:pStyle w:val="Caption"/>
              <w:spacing w:before="240" w:after="240"/>
              <w:jc w:val="right"/>
            </w:pPr>
            <w:r>
              <w:t>Eq. 5</w:t>
            </w:r>
          </w:p>
        </w:tc>
      </w:tr>
    </w:tbl>
    <w:p w14:paraId="0B71369F" w14:textId="09C9F0FF" w:rsidR="009A66A5" w:rsidRDefault="0034652D" w:rsidP="00B7774B">
      <w:pPr>
        <w:rPr>
          <w:rFonts w:eastAsiaTheme="minorEastAsia"/>
        </w:rPr>
      </w:pPr>
      <w:r>
        <w:rPr>
          <w:rFonts w:eastAsiaTheme="minorEastAsia"/>
        </w:rPr>
        <w:t xml:space="preserve">The </w:t>
      </w:r>
      <m:oMath>
        <m:r>
          <m:rPr>
            <m:sty m:val="p"/>
          </m:rPr>
          <w:rPr>
            <w:rFonts w:ascii="Cambria Math" w:eastAsiaTheme="minorEastAsia" w:hAnsi="Cambria Math"/>
          </w:rPr>
          <m:t>int</m:t>
        </m:r>
        <m:r>
          <w:rPr>
            <w:rFonts w:ascii="Cambria Math" w:eastAsiaTheme="minorEastAsia" w:hAnsi="Cambria Math"/>
          </w:rPr>
          <m:t>[]</m:t>
        </m:r>
      </m:oMath>
      <w:r>
        <w:rPr>
          <w:rFonts w:eastAsiaTheme="minorEastAsia"/>
        </w:rPr>
        <w:t xml:space="preserve"> operator represents </w:t>
      </w:r>
      <w:r w:rsidR="001A4786">
        <w:rPr>
          <w:rFonts w:eastAsiaTheme="minorEastAsia"/>
        </w:rPr>
        <w:t>the inte</w:t>
      </w:r>
      <w:r>
        <w:rPr>
          <w:rFonts w:eastAsiaTheme="minorEastAsia"/>
        </w:rPr>
        <w:t xml:space="preserve">ger </w:t>
      </w:r>
      <w:r w:rsidR="001A4786">
        <w:rPr>
          <w:rFonts w:eastAsiaTheme="minorEastAsia"/>
        </w:rPr>
        <w:t>conversion</w:t>
      </w:r>
      <w:r>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996991">
        <w:t>azimuth</w:t>
      </w:r>
      <w:r w:rsidR="00C1211E">
        <w:t xml:space="preserve"> and th</w:t>
      </w:r>
      <w:r w:rsidR="00996991">
        <w:t>e elevation</w:t>
      </w:r>
      <w:r w:rsidR="00C1211E" w:rsidRPr="00C1211E">
        <w:rPr>
          <w:rFonts w:eastAsiaTheme="minorEastAsia"/>
        </w:rPr>
        <w:t xml:space="preserve"> </w:t>
      </w:r>
      <w:r w:rsidR="00996991">
        <w:rPr>
          <w:rFonts w:eastAsiaTheme="minorEastAsia"/>
        </w:rPr>
        <w:t xml:space="preserve">angle’s </w:t>
      </w:r>
      <w:r w:rsidR="00C1211E" w:rsidRPr="00C1211E">
        <w:rPr>
          <w:rFonts w:eastAsiaTheme="minorEastAsia"/>
        </w:rPr>
        <w:t>range</w:t>
      </w:r>
      <w:r w:rsidR="00996991">
        <w:rPr>
          <w:rFonts w:eastAsiaTheme="minorEastAsia"/>
        </w:rPr>
        <w:t>s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C1211E" w:rsidRPr="00C1211E">
        <w:rPr>
          <w:rFonts w:eastAsiaTheme="minorEastAsia"/>
        </w:rPr>
        <w:t xml:space="preserve">] respectively, and both of them with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oMath>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θ</m:t>
            </m:r>
          </m:sub>
        </m:sSub>
      </m:oMath>
      <w:r w:rsidR="001B55AD">
        <w:rPr>
          <w:rFonts w:eastAsiaTheme="minorEastAsia"/>
        </w:rPr>
        <w:t xml:space="preserve"> = 180</w:t>
      </w:r>
      <w:r w:rsidR="00C1211E" w:rsidRPr="00C1211E">
        <w:rPr>
          <w:rFonts w:eastAsiaTheme="minorEastAsia"/>
        </w:rPr>
        <w:t>.</w:t>
      </w:r>
      <w:r w:rsidR="00B7774B">
        <w:rPr>
          <w:rFonts w:eastAsiaTheme="minorEastAsia"/>
        </w:rPr>
        <w:t xml:space="preserve"> </w:t>
      </w:r>
    </w:p>
    <w:p w14:paraId="232F1312" w14:textId="4D86B986" w:rsidR="000A6F91" w:rsidRDefault="000A6F91" w:rsidP="000A6F91">
      <w:pPr>
        <w:pStyle w:val="Heading3"/>
        <w:rPr>
          <w:rFonts w:eastAsiaTheme="minorEastAsia"/>
        </w:rPr>
      </w:pPr>
      <w:r>
        <w:rPr>
          <w:rFonts w:eastAsiaTheme="minorEastAsia"/>
        </w:rPr>
        <w:t>Second proposal</w:t>
      </w:r>
    </w:p>
    <w:p w14:paraId="31BDBA86" w14:textId="01E65664" w:rsidR="006B7104" w:rsidRDefault="000A6F91" w:rsidP="00B7774B">
      <w:pPr>
        <w:rPr>
          <w:rFonts w:eastAsiaTheme="minorEastAsia"/>
        </w:rPr>
      </w:pPr>
      <w:r>
        <w:rPr>
          <w:rFonts w:eastAsiaTheme="minorEastAsia"/>
        </w:rPr>
        <w:t>For the second</w:t>
      </w:r>
      <w:r w:rsidR="00CA3ACA">
        <w:rPr>
          <w:rFonts w:eastAsiaTheme="minorEastAsia"/>
        </w:rPr>
        <w:t xml:space="preserve"> proposal</w:t>
      </w:r>
      <w:r w:rsidR="00B7774B">
        <w:rPr>
          <w:rFonts w:eastAsiaTheme="minorEastAsia"/>
        </w:rPr>
        <w:t xml:space="preserve">, </w:t>
      </w:r>
      <w:r w:rsidR="00B7774B" w:rsidRPr="00450EC1">
        <w:t>each class corresponds to a possible DOA value</w:t>
      </w:r>
      <w:r w:rsidR="00B7774B">
        <w:rPr>
          <w:rFonts w:eastAsiaTheme="minorEastAsia"/>
        </w:rPr>
        <w:t xml:space="preserve"> in </w:t>
      </w:r>
      <w:r w:rsidR="00B7774B" w:rsidRPr="00B7774B">
        <w:rPr>
          <w:rFonts w:eastAsiaTheme="minorEastAsia"/>
        </w:rPr>
        <w:t>in the set</w:t>
      </w:r>
      <w:r w:rsidR="00B7774B">
        <w:rPr>
          <w:rFonts w:eastAsiaTheme="minorEastAsia"/>
        </w:rPr>
        <w:t xml:space="preserve"> </w:t>
      </w:r>
      <m:oMath>
        <m:r>
          <w:rPr>
            <w:rFonts w:ascii="Cambria Math" w:eastAsiaTheme="minorEastAsia" w:hAnsi="Cambria Math"/>
          </w:rPr>
          <m:t>φ =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I</m:t>
            </m:r>
          </m:sub>
        </m:sSub>
        <m:r>
          <w:rPr>
            <w:rFonts w:ascii="Cambria Math" w:eastAsiaTheme="minorEastAsia" w:hAnsi="Cambria Math"/>
          </w:rPr>
          <m:t>}</m:t>
        </m:r>
      </m:oMath>
      <w:r w:rsidR="00B7774B">
        <w:t xml:space="preserve"> </w:t>
      </w:r>
      <w:r w:rsidR="00B7774B" w:rsidRPr="00B7774B">
        <w:rPr>
          <w:rFonts w:eastAsiaTheme="minorEastAsia"/>
        </w:rPr>
        <w:t xml:space="preserve"> that combines azimuth angle with elevation angle</w:t>
      </w:r>
      <w:r w:rsidR="00B7774B">
        <w:rPr>
          <w:rFonts w:eastAsiaTheme="minorEastAsia"/>
        </w:rPr>
        <w:t>.</w:t>
      </w:r>
      <w:r w:rsidR="00802701">
        <w:rPr>
          <w:rFonts w:eastAsiaTheme="minorEastAsia"/>
        </w:rPr>
        <w:t xml:space="preserve"> </w:t>
      </w:r>
      <w:r w:rsidR="00CA3ACA">
        <w:rPr>
          <w:rFonts w:eastAsiaTheme="minorEastAsia"/>
        </w:rPr>
        <w:t>Therefore,</w:t>
      </w:r>
      <w:r w:rsidR="006B7104">
        <w:rPr>
          <w:rFonts w:eastAsiaTheme="minorEastAsia"/>
        </w:rPr>
        <w:t xml:space="preserve"> the number of classes</w:t>
      </w:r>
      <w:r w:rsidR="00483AC2">
        <w:rPr>
          <w:rFonts w:eastAsiaTheme="minorEastAsia"/>
        </w:rPr>
        <w:t xml:space="preserve"> in this case</w:t>
      </w:r>
      <w:r w:rsidR="006B7104">
        <w:rPr>
          <w:rFonts w:eastAsiaTheme="minorEastAsia"/>
        </w:rPr>
        <w:t xml:space="preserve"> i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386"/>
        <w:gridCol w:w="1021"/>
      </w:tblGrid>
      <w:tr w:rsidR="00ED1B7D" w14:paraId="22BB586F" w14:textId="77777777" w:rsidTr="00EF2DA1">
        <w:tc>
          <w:tcPr>
            <w:tcW w:w="1127" w:type="dxa"/>
            <w:vAlign w:val="center"/>
          </w:tcPr>
          <w:p w14:paraId="43B6D04A" w14:textId="77777777" w:rsidR="00ED1B7D" w:rsidRDefault="00ED1B7D" w:rsidP="00347713">
            <w:pPr>
              <w:spacing w:before="240" w:after="240"/>
              <w:jc w:val="center"/>
            </w:pPr>
          </w:p>
        </w:tc>
        <w:tc>
          <w:tcPr>
            <w:tcW w:w="6386" w:type="dxa"/>
            <w:vAlign w:val="center"/>
          </w:tcPr>
          <w:p w14:paraId="57616CA4" w14:textId="5901EBFB" w:rsidR="00ED1B7D" w:rsidRDefault="00232BE2"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φ</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2</m:t>
                </m:r>
              </m:oMath>
            </m:oMathPara>
          </w:p>
        </w:tc>
        <w:tc>
          <w:tcPr>
            <w:tcW w:w="1021" w:type="dxa"/>
            <w:vAlign w:val="center"/>
          </w:tcPr>
          <w:p w14:paraId="4F91AD8A" w14:textId="3807E598" w:rsidR="00ED1B7D" w:rsidRPr="00467AC1" w:rsidRDefault="00ED1B7D" w:rsidP="00EF2DA1">
            <w:pPr>
              <w:pStyle w:val="Caption"/>
              <w:spacing w:before="240" w:after="240"/>
              <w:ind w:left="0" w:firstLine="0"/>
              <w:jc w:val="right"/>
            </w:pPr>
            <w:r>
              <w:t>Eq. 6</w:t>
            </w:r>
          </w:p>
        </w:tc>
      </w:tr>
    </w:tbl>
    <w:p w14:paraId="19075196" w14:textId="64CCD597" w:rsidR="00802701" w:rsidRDefault="009A66A5" w:rsidP="00B7774B">
      <w:pPr>
        <w:rPr>
          <w:rFonts w:eastAsiaTheme="minorEastAsia"/>
        </w:rPr>
      </w:pPr>
      <w:r>
        <w:rPr>
          <w:rFonts w:eastAsiaTheme="minorEastAsia"/>
        </w:rPr>
        <w:t>Therefore</w:t>
      </w:r>
      <w:r w:rsidR="00B7774B" w:rsidRPr="00C1211E">
        <w:rPr>
          <w:rFonts w:eastAsiaTheme="minorEastAsia"/>
        </w:rPr>
        <w:t xml:space="preserve">, if the </w:t>
      </w:r>
      <w:r w:rsidR="00CA3ACA">
        <w:t>azimuth and the elevation angle’s</w:t>
      </w:r>
      <w:r w:rsidR="00B7774B" w:rsidRPr="00C1211E">
        <w:rPr>
          <w:rFonts w:eastAsiaTheme="minorEastAsia"/>
        </w:rPr>
        <w:t xml:space="preserve"> range</w:t>
      </w:r>
      <w:r w:rsidR="00CA3ACA">
        <w:rPr>
          <w:rFonts w:eastAsiaTheme="minorEastAsia"/>
        </w:rPr>
        <w:t>s lie</w:t>
      </w:r>
      <w:r w:rsidR="00B7774B"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B7774B"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B7774B"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B7774B"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B7774B" w:rsidRPr="00C1211E">
        <w:rPr>
          <w:rFonts w:eastAsiaTheme="minorEastAsia"/>
        </w:rPr>
        <w:t xml:space="preserve">] respectively, and both of them with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B7774B" w:rsidRPr="00C1211E">
        <w:rPr>
          <w:rFonts w:eastAsiaTheme="minorEastAsia"/>
        </w:rPr>
        <w:t xml:space="preserve">, the total number of classes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φ</m:t>
            </m:r>
          </m:sub>
        </m:sSub>
        <m:r>
          <m:rPr>
            <m:sty m:val="p"/>
          </m:rPr>
          <w:rPr>
            <w:rFonts w:ascii="Cambria Math" w:eastAsiaTheme="minorEastAsia" w:hAnsi="Cambria Math"/>
          </w:rPr>
          <m:t>= 360</m:t>
        </m:r>
        <m:r>
          <w:rPr>
            <w:rFonts w:ascii="Cambria Math" w:hAnsi="Cambria Math"/>
          </w:rPr>
          <m:t>×</m:t>
        </m:r>
        <m:r>
          <m:rPr>
            <m:sty m:val="p"/>
          </m:rPr>
          <w:rPr>
            <w:rFonts w:ascii="Cambria Math" w:eastAsiaTheme="minorEastAsia" w:hAnsi="Cambria Math"/>
          </w:rPr>
          <m:t>180</m:t>
        </m:r>
      </m:oMath>
      <w:r w:rsidR="00B7774B" w:rsidRPr="00C1211E">
        <w:rPr>
          <w:rFonts w:eastAsiaTheme="minorEastAsia"/>
        </w:rPr>
        <w:t>.</w:t>
      </w:r>
    </w:p>
    <w:p w14:paraId="34184A63" w14:textId="5BCCADC9" w:rsidR="000A6F91" w:rsidRDefault="000A6F91" w:rsidP="000A6F91">
      <w:pPr>
        <w:pStyle w:val="Heading3"/>
        <w:rPr>
          <w:rFonts w:eastAsiaTheme="minorEastAsia"/>
        </w:rPr>
      </w:pPr>
      <w:r>
        <w:rPr>
          <w:rFonts w:eastAsiaTheme="minorEastAsia"/>
        </w:rPr>
        <w:t>Third proposal</w:t>
      </w:r>
    </w:p>
    <w:p w14:paraId="7569DECC" w14:textId="2C0F0597" w:rsidR="00CA16D2" w:rsidRDefault="00CA16D2" w:rsidP="00CA16D2">
      <w:r w:rsidRPr="00CA16D2">
        <w:t xml:space="preserve">The last proposal is a </w:t>
      </w:r>
      <w:proofErr w:type="spellStart"/>
      <w:r w:rsidRPr="00CA16D2">
        <w:t>multilabel</w:t>
      </w:r>
      <w:proofErr w:type="spellEnd"/>
      <w:r w:rsidRPr="00CA16D2">
        <w:t xml:space="preserve"> and </w:t>
      </w:r>
      <w:proofErr w:type="spellStart"/>
      <w:r w:rsidRPr="00CA16D2">
        <w:t>multioutput</w:t>
      </w:r>
      <w:proofErr w:type="spellEnd"/>
      <w:r w:rsidRPr="00CA16D2">
        <w:t xml:space="preserve"> classification problem, these means that each sample for the training of the problem wi</w:t>
      </w:r>
      <w:r>
        <w:t xml:space="preserve">ll have multiple </w:t>
      </w:r>
      <w:r w:rsidR="002B37C8">
        <w:t>labels</w:t>
      </w:r>
      <w:r>
        <w:t xml:space="preserv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model will give more than one answer, the predicted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CA16D2">
        <w:t>The class number that the model would have to determine would be the number of classes of the azimuth angle plus the number of classes of the elevation angle.</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5252"/>
        <w:gridCol w:w="2155"/>
      </w:tblGrid>
      <w:tr w:rsidR="00ED1B7D" w14:paraId="0C6710B6" w14:textId="77777777" w:rsidTr="00CB4063">
        <w:tc>
          <w:tcPr>
            <w:tcW w:w="1127" w:type="dxa"/>
            <w:vAlign w:val="center"/>
          </w:tcPr>
          <w:p w14:paraId="5DD74179" w14:textId="77777777" w:rsidR="00ED1B7D" w:rsidRDefault="00ED1B7D" w:rsidP="00347713">
            <w:pPr>
              <w:spacing w:before="240" w:after="240"/>
              <w:jc w:val="center"/>
            </w:pPr>
          </w:p>
        </w:tc>
        <w:tc>
          <w:tcPr>
            <w:tcW w:w="5252" w:type="dxa"/>
            <w:vAlign w:val="center"/>
          </w:tcPr>
          <w:p w14:paraId="25F7A6BC" w14:textId="659089DE" w:rsidR="00ED1B7D" w:rsidRDefault="00232BE2"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Ω</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155" w:type="dxa"/>
            <w:vAlign w:val="center"/>
          </w:tcPr>
          <w:p w14:paraId="28C443BA" w14:textId="5E2021ED" w:rsidR="00ED1B7D" w:rsidRPr="00467AC1" w:rsidRDefault="00ED1B7D" w:rsidP="00347713">
            <w:pPr>
              <w:pStyle w:val="Caption"/>
              <w:spacing w:before="240" w:after="240"/>
              <w:jc w:val="right"/>
            </w:pPr>
            <w:r>
              <w:t>Eq. 7</w:t>
            </w:r>
          </w:p>
        </w:tc>
      </w:tr>
    </w:tbl>
    <w:p w14:paraId="1F08223C" w14:textId="3D574C0B" w:rsidR="00204BDF" w:rsidRDefault="00204BDF" w:rsidP="00B7774B">
      <w:commentRangeStart w:id="22"/>
      <w:r w:rsidRPr="00204BDF">
        <w:t>A supervised learning framework comprises of a training and a test phase. In the training phase, the DOA classifier is trained on a training data set, consisting of pairs of fixed dimension feature vectors and their corresponding DOA class labels.</w:t>
      </w:r>
      <w:r>
        <w:t xml:space="preserve"> </w:t>
      </w:r>
      <w:r w:rsidR="00203970" w:rsidRPr="00203970">
        <w:t>The fixed dimension feature vectors are</w:t>
      </w:r>
      <w:r w:rsidR="00203970">
        <w:t xml:space="preserve"> given by </w:t>
      </w:r>
      <m:oMath>
        <m:r>
          <w:rPr>
            <w:rFonts w:ascii="Cambria Math" w:eastAsiaTheme="minorEastAsia" w:hAnsi="Cambria Math"/>
          </w:rPr>
          <m:t>x</m:t>
        </m:r>
      </m:oMath>
      <w:r w:rsidR="00203970">
        <w:t xml:space="preserve"> and the labels by</w:t>
      </w:r>
      <w:r w:rsidR="001B48D2">
        <w:t xml:space="preserve"> </w:t>
      </w:r>
      <m:oMath>
        <m:r>
          <w:rPr>
            <w:rFonts w:ascii="Cambria Math" w:eastAsiaTheme="minorEastAsia" w:hAnsi="Cambria Math"/>
          </w:rPr>
          <m:t>ϕ</m:t>
        </m:r>
      </m:oMath>
      <w:r w:rsidR="00203970">
        <w:t xml:space="preserve"> and</w:t>
      </w:r>
      <w:r w:rsidR="001B48D2">
        <w:t xml:space="preserve"> </w:t>
      </w:r>
      <m:oMath>
        <m:r>
          <w:rPr>
            <w:rFonts w:ascii="Cambria Math" w:eastAsiaTheme="minorEastAsia" w:hAnsi="Cambria Math"/>
          </w:rPr>
          <m:t>θ</m:t>
        </m:r>
      </m:oMath>
      <w:r w:rsidR="00203970">
        <w:t xml:space="preserve"> </w:t>
      </w:r>
      <w:r w:rsidR="00CA3ACA">
        <w:rPr>
          <w:rFonts w:eastAsiaTheme="minorEastAsia"/>
        </w:rPr>
        <w:t xml:space="preserve">for the </w:t>
      </w:r>
      <w:r w:rsidR="00CE5CFB">
        <w:rPr>
          <w:rFonts w:eastAsiaTheme="minorEastAsia"/>
        </w:rPr>
        <w:t xml:space="preserve">first </w:t>
      </w:r>
      <w:r w:rsidR="00CA3ACA">
        <w:rPr>
          <w:rFonts w:eastAsiaTheme="minorEastAsia"/>
        </w:rPr>
        <w:t xml:space="preserve">three </w:t>
      </w:r>
      <w:r w:rsidR="00CE5CFB">
        <w:rPr>
          <w:rFonts w:eastAsiaTheme="minorEastAsia"/>
        </w:rPr>
        <w:t>proposal</w:t>
      </w:r>
      <w:r w:rsidR="00CA3ACA">
        <w:rPr>
          <w:rFonts w:eastAsiaTheme="minorEastAsia"/>
        </w:rPr>
        <w:t>s</w:t>
      </w:r>
      <w:r w:rsidR="00CE5CFB">
        <w:rPr>
          <w:rFonts w:eastAsiaTheme="minorEastAsia"/>
        </w:rPr>
        <w:t xml:space="preserve"> and by </w:t>
      </w:r>
      <m:oMath>
        <m:r>
          <w:rPr>
            <w:rFonts w:ascii="Cambria Math" w:eastAsiaTheme="minorEastAsia" w:hAnsi="Cambria Math"/>
          </w:rPr>
          <m:t>φ</m:t>
        </m:r>
      </m:oMath>
      <w:r w:rsidR="00CE5CFB">
        <w:rPr>
          <w:rFonts w:eastAsiaTheme="minorEastAsia"/>
        </w:rPr>
        <w:t xml:space="preserve"> for the last proposal</w:t>
      </w:r>
      <w:r w:rsidR="00203970" w:rsidRPr="00203970">
        <w:t xml:space="preserve">. </w:t>
      </w:r>
      <w:r w:rsidR="00CE5CFB" w:rsidRPr="00E16CC2">
        <w:t>In the test</w:t>
      </w:r>
      <w:r w:rsidR="00CA3ACA">
        <w:t>ing</w:t>
      </w:r>
      <w:r w:rsidR="00CE5CFB" w:rsidRPr="00E16CC2">
        <w:t xml:space="preserve"> phase, given an input feature vector, the classification system generates the posteri</w:t>
      </w:r>
      <w:r w:rsidR="00CA3ACA">
        <w:t xml:space="preserve">or probability for each of the </w:t>
      </w:r>
      <m:oMath>
        <m:r>
          <w:rPr>
            <w:rFonts w:ascii="Cambria Math" w:hAnsi="Cambria Math"/>
          </w:rPr>
          <m:t>I</m:t>
        </m:r>
      </m:oMath>
      <w:r w:rsidR="00CA3ACA">
        <w:t>-classes</w:t>
      </w:r>
      <w:r w:rsidR="00CE5CFB" w:rsidRPr="00E16CC2">
        <w:t>.</w:t>
      </w:r>
      <w:r w:rsidR="00CA3ACA">
        <w:t xml:space="preserve"> The class with higher probability is </w:t>
      </w:r>
      <w:r w:rsidR="00C313B9">
        <w:t>the DOA predicted class.</w:t>
      </w:r>
      <w:commentRangeEnd w:id="22"/>
      <w:r w:rsidR="000A6F91">
        <w:rPr>
          <w:rStyle w:val="CommentReference"/>
        </w:rPr>
        <w:commentReference w:id="22"/>
      </w:r>
    </w:p>
    <w:p w14:paraId="31028E82" w14:textId="70B18B24" w:rsidR="00CD1B18" w:rsidRDefault="00CD1B18" w:rsidP="00134F78">
      <w:pPr>
        <w:pStyle w:val="Heading2"/>
        <w:numPr>
          <w:ilvl w:val="0"/>
          <w:numId w:val="12"/>
        </w:numPr>
        <w:ind w:left="1514"/>
      </w:pPr>
      <w:bookmarkStart w:id="23" w:name="_Toc73523527"/>
      <w:r w:rsidRPr="00CD1B18">
        <w:t>Metrics and scoring</w:t>
      </w:r>
      <w:bookmarkEnd w:id="23"/>
    </w:p>
    <w:p w14:paraId="6633E2A1" w14:textId="4F6C5746" w:rsidR="00C51879" w:rsidRDefault="00C51879" w:rsidP="00B9056B">
      <w:r w:rsidRPr="00C51879">
        <w:t>In this work, accuracy was used as a performance metric to compare the different proposals explained above and the ML models.</w:t>
      </w:r>
      <w:r>
        <w:t xml:space="preserve"> </w:t>
      </w:r>
      <w:r w:rsidR="00B9056B" w:rsidRPr="00C51879">
        <w:t>If the entire set of predicted labels for a sample strictly match with the true set of labels, then the subset accuracy is 1.0; otherwise it is 0.0.</w:t>
      </w:r>
    </w:p>
    <w:p w14:paraId="3D8FCD8D" w14:textId="3F7875A3" w:rsidR="00B9056B" w:rsidRDefault="00B9056B" w:rsidP="00B9056B">
      <w:pPr>
        <w:pStyle w:val="Heading3"/>
      </w:pPr>
      <w:r>
        <w:t>First proposal</w:t>
      </w:r>
    </w:p>
    <w:p w14:paraId="22E0C217" w14:textId="692D2AF5"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 of the </w:t>
      </w:r>
      <m:oMath>
        <m:r>
          <w:rPr>
            <w:rFonts w:ascii="Cambria Math" w:hAnsi="Cambria Math"/>
          </w:rPr>
          <m:t>i</m:t>
        </m:r>
      </m:oMath>
      <w:r w:rsidRPr="00C70094">
        <w:t>-th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646DA8">
        <w:rPr>
          <w:rFonts w:ascii="Segoe UI" w:hAnsi="Segoe UI" w:cs="Segoe UI"/>
          <w:color w:val="212529"/>
          <w:shd w:val="clear" w:color="auto" w:fill="FFFFFF"/>
        </w:rPr>
        <w:t xml:space="preserve">and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 then the fraction of correct predictions</w:t>
      </w:r>
      <w:r w:rsidR="00646DA8">
        <w:t xml:space="preserve"> of </w:t>
      </w:r>
      <w:r w:rsidR="00646DA8" w:rsidRPr="00DE0241">
        <w:t>models to calculate the azimut</w:t>
      </w:r>
      <w:r w:rsidR="00646DA8">
        <w:t>h angle and the elevation angle respectively</w:t>
      </w:r>
      <w:r w:rsidR="00000EC9">
        <w:t>,</w:t>
      </w:r>
      <w:r w:rsidR="00646DA8">
        <w:t xml:space="preserve"> </w:t>
      </w:r>
      <w:r w:rsidRPr="00C70094">
        <w:t xml:space="preserve"> over</w:t>
      </w:r>
      <w:r>
        <w:t xml:space="preserve"> </w:t>
      </w:r>
      <m:oMath>
        <m:r>
          <w:rPr>
            <w:rFonts w:ascii="Cambria Math" w:hAnsi="Cambria Math"/>
          </w:rPr>
          <m:t xml:space="preserve">k </m:t>
        </m:r>
      </m:oMath>
      <w:r w:rsidR="00C11092">
        <w:rPr>
          <w:rFonts w:eastAsiaTheme="minorEastAsia"/>
        </w:rPr>
        <w:t xml:space="preserve">samples </w:t>
      </w:r>
      <w:r w:rsidRPr="00C70094">
        <w:rPr>
          <w:rFonts w:eastAsiaTheme="minorEastAsia"/>
        </w:rPr>
        <w:t>is defined as</w:t>
      </w:r>
      <w:r>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250"/>
        <w:gridCol w:w="2155"/>
      </w:tblGrid>
      <w:tr w:rsidR="00761513" w14:paraId="11D9A4D7" w14:textId="77777777" w:rsidTr="00CB4063">
        <w:tc>
          <w:tcPr>
            <w:tcW w:w="1129" w:type="dxa"/>
            <w:vAlign w:val="center"/>
          </w:tcPr>
          <w:p w14:paraId="17FD86BE" w14:textId="77777777" w:rsidR="00761513" w:rsidRDefault="00761513" w:rsidP="00347713">
            <w:pPr>
              <w:spacing w:before="240" w:after="240"/>
              <w:jc w:val="center"/>
            </w:pPr>
          </w:p>
        </w:tc>
        <w:tc>
          <w:tcPr>
            <w:tcW w:w="5250" w:type="dxa"/>
            <w:vAlign w:val="center"/>
          </w:tcPr>
          <w:p w14:paraId="7426D999" w14:textId="1F9898DD" w:rsidR="00761513"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2155" w:type="dxa"/>
            <w:vAlign w:val="center"/>
          </w:tcPr>
          <w:p w14:paraId="1176B3BA" w14:textId="1E91B164" w:rsidR="00761513" w:rsidRPr="00467AC1" w:rsidRDefault="00761513" w:rsidP="00347713">
            <w:pPr>
              <w:pStyle w:val="Caption"/>
              <w:spacing w:before="240" w:after="240"/>
              <w:jc w:val="right"/>
            </w:pPr>
            <w:r>
              <w:t>Eq. 8</w:t>
            </w:r>
          </w:p>
        </w:tc>
      </w:tr>
      <w:tr w:rsidR="00761513" w14:paraId="1EB81FA2" w14:textId="77777777" w:rsidTr="00CB4063">
        <w:tc>
          <w:tcPr>
            <w:tcW w:w="1129" w:type="dxa"/>
            <w:vAlign w:val="center"/>
          </w:tcPr>
          <w:p w14:paraId="1D122423" w14:textId="77777777" w:rsidR="00761513" w:rsidRDefault="00761513" w:rsidP="00347713">
            <w:pPr>
              <w:spacing w:before="240" w:after="240"/>
              <w:jc w:val="center"/>
            </w:pPr>
          </w:p>
        </w:tc>
        <w:tc>
          <w:tcPr>
            <w:tcW w:w="5250" w:type="dxa"/>
            <w:vAlign w:val="center"/>
          </w:tcPr>
          <w:p w14:paraId="5C010D88" w14:textId="5CE4DF6F" w:rsidR="00761513" w:rsidRDefault="00232BE2"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ϕ</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2155" w:type="dxa"/>
            <w:vAlign w:val="center"/>
          </w:tcPr>
          <w:p w14:paraId="2F710ACD" w14:textId="6B2CC60C" w:rsidR="00761513" w:rsidRDefault="00761513" w:rsidP="00347713">
            <w:pPr>
              <w:pStyle w:val="Caption"/>
              <w:spacing w:before="240" w:after="240"/>
              <w:jc w:val="right"/>
            </w:pPr>
            <w:r>
              <w:t>Eq. 9</w:t>
            </w:r>
          </w:p>
        </w:tc>
      </w:tr>
    </w:tbl>
    <w:p w14:paraId="3A6ECF8A" w14:textId="7CDCB6D9" w:rsidR="00425FC0" w:rsidRDefault="00000EC9" w:rsidP="00761513">
      <w:pPr>
        <w:ind w:firstLine="0"/>
      </w:pPr>
      <w:r w:rsidRPr="00000EC9">
        <w:t xml:space="preserve">where </w:t>
      </w:r>
      <m:oMath>
        <m:r>
          <w:rPr>
            <w:rFonts w:ascii="Cambria Math" w:hAnsi="Cambria Math"/>
          </w:rPr>
          <m:t>1(x)</m:t>
        </m:r>
      </m:oMath>
      <w:r w:rsidRPr="00000EC9">
        <w:t xml:space="preserve"> is the indicator function.</w:t>
      </w:r>
      <w:r w:rsidR="00425FC0" w:rsidRPr="00425FC0">
        <w:t>Being i</w:t>
      </w:r>
      <w:r w:rsidR="00481132">
        <w:t>ndependent events, the accu</w:t>
      </w:r>
      <w:r w:rsidR="00C51879">
        <w:t>racy</w:t>
      </w:r>
      <w:r w:rsidR="00425FC0" w:rsidRPr="00425FC0">
        <w:t xml:space="preserve"> of the first proposal will b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CB4063">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3626E92D" w:rsidR="00761513"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st</m:t>
                        </m:r>
                      </m:sup>
                    </m:sSup>
                    <m:r>
                      <w:rPr>
                        <w:rFonts w:ascii="Cambria Math" w:eastAsiaTheme="minorEastAsia" w:hAnsi="Cambria Math"/>
                      </w:rPr>
                      <m:t xml:space="preserve"> proposa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r>
                      <w:rPr>
                        <w:rFonts w:ascii="Cambria Math" w:hAnsi="Cambria Math"/>
                      </w:rPr>
                      <m:t>*accuracy</m:t>
                    </m:r>
                  </m:e>
                  <m:sub>
                    <m:r>
                      <w:rPr>
                        <w:rFonts w:ascii="Cambria Math" w:eastAsiaTheme="minorEastAsia" w:hAnsi="Cambria Math"/>
                      </w:rPr>
                      <m:t>ϕ</m:t>
                    </m:r>
                  </m:sub>
                </m:sSub>
              </m:oMath>
            </m:oMathPara>
          </w:p>
        </w:tc>
        <w:tc>
          <w:tcPr>
            <w:tcW w:w="1304" w:type="dxa"/>
            <w:vAlign w:val="center"/>
          </w:tcPr>
          <w:p w14:paraId="4CD4791C" w14:textId="19F54D62" w:rsidR="00761513" w:rsidRPr="00467AC1" w:rsidRDefault="00761513" w:rsidP="00761513">
            <w:pPr>
              <w:pStyle w:val="Caption"/>
              <w:spacing w:before="240" w:after="240"/>
              <w:ind w:left="0"/>
              <w:jc w:val="right"/>
            </w:pPr>
            <w:r>
              <w:t>Eq. 10</w:t>
            </w:r>
          </w:p>
        </w:tc>
      </w:tr>
    </w:tbl>
    <w:p w14:paraId="0C63D1EE" w14:textId="72953863" w:rsidR="00B9056B" w:rsidRDefault="00B9056B" w:rsidP="00B9056B">
      <w:pPr>
        <w:pStyle w:val="Heading3"/>
      </w:pPr>
      <w:r>
        <w:t>Second proposal</w:t>
      </w:r>
    </w:p>
    <w:p w14:paraId="4B04CF56" w14:textId="15696C66" w:rsidR="00802701" w:rsidRDefault="00802701" w:rsidP="00802701">
      <w:r w:rsidRPr="00802701">
        <w:t xml:space="preserve">Because in the second proposal we will </w:t>
      </w:r>
      <w:r w:rsidR="00AA4DBF">
        <w:t xml:space="preserve">be in a </w:t>
      </w:r>
      <w:r w:rsidR="00AA4DBF" w:rsidRPr="00802701">
        <w:t>multiclass</w:t>
      </w:r>
      <w:r w:rsidR="00AA4DBF">
        <w:t xml:space="preserve"> problem, and not </w:t>
      </w:r>
      <w:proofErr w:type="spellStart"/>
      <w:r w:rsidR="00AA4DBF">
        <w:t>multi</w:t>
      </w:r>
      <w:r w:rsidRPr="00802701">
        <w:t>output</w:t>
      </w:r>
      <w:proofErr w:type="spellEnd"/>
      <w:r w:rsidRPr="00802701">
        <w:t xml:space="preserve">, the </w:t>
      </w:r>
      <w:r w:rsidR="00AA4DBF" w:rsidRPr="00802701">
        <w:t>accuracy</w:t>
      </w:r>
      <w:r w:rsidRPr="00802701">
        <w:t xml:space="preserve"> of this proposal will be given</w:t>
      </w:r>
      <w:r>
        <w:t xml:space="preserve"> by the same form of equations </w:t>
      </w:r>
      <w:commentRangeStart w:id="24"/>
      <w:r>
        <w:t>8 and 9</w:t>
      </w:r>
      <w:commentRangeEnd w:id="24"/>
      <w:r w:rsidR="005B179E">
        <w:rPr>
          <w:rStyle w:val="CommentReference"/>
        </w:rPr>
        <w:commentReference w:id="24"/>
      </w:r>
      <w: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249"/>
        <w:gridCol w:w="2155"/>
      </w:tblGrid>
      <w:tr w:rsidR="00761513" w14:paraId="5AA9F2B4" w14:textId="77777777" w:rsidTr="00CB4063">
        <w:tc>
          <w:tcPr>
            <w:tcW w:w="1130" w:type="dxa"/>
            <w:vAlign w:val="center"/>
          </w:tcPr>
          <w:p w14:paraId="6EE7E9B1" w14:textId="77777777" w:rsidR="00761513" w:rsidRDefault="00761513" w:rsidP="00347713">
            <w:pPr>
              <w:spacing w:before="240" w:after="240"/>
              <w:jc w:val="center"/>
            </w:pPr>
          </w:p>
        </w:tc>
        <w:tc>
          <w:tcPr>
            <w:tcW w:w="5249" w:type="dxa"/>
            <w:vAlign w:val="center"/>
          </w:tcPr>
          <w:p w14:paraId="51FD0FA1" w14:textId="4234B81B" w:rsidR="00761513"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φ</m:t>
                    </m:r>
                  </m:sub>
                </m:sSub>
                <m:d>
                  <m:dPr>
                    <m:ctrlPr>
                      <w:rPr>
                        <w:rFonts w:ascii="Cambria Math" w:hAnsi="Cambria Math"/>
                        <w:i/>
                      </w:rPr>
                    </m:ctrlPr>
                  </m:dPr>
                  <m:e>
                    <m:r>
                      <w:rPr>
                        <w:rFonts w:ascii="Cambria Math" w:hAnsi="Cambria Math"/>
                      </w:rPr>
                      <m:t>t,</m:t>
                    </m:r>
                    <m:acc>
                      <m:accPr>
                        <m:ctrlPr>
                          <w:rPr>
                            <w:rFonts w:ascii="Cambria Math" w:hAnsi="Cambria Math"/>
                            <w:i/>
                          </w:rPr>
                        </m:ctrlPr>
                      </m:accPr>
                      <m:e>
                        <m:r>
                          <w:rPr>
                            <w:rFonts w:ascii="Cambria Math" w:hAnsi="Cambria Math"/>
                          </w:rPr>
                          <m:t>t</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e>
                </m:nary>
              </m:oMath>
            </m:oMathPara>
          </w:p>
        </w:tc>
        <w:tc>
          <w:tcPr>
            <w:tcW w:w="2155" w:type="dxa"/>
            <w:vAlign w:val="center"/>
          </w:tcPr>
          <w:p w14:paraId="744D75B7" w14:textId="63CF4149" w:rsidR="00761513" w:rsidRPr="00467AC1" w:rsidRDefault="00761513" w:rsidP="00347713">
            <w:pPr>
              <w:pStyle w:val="Caption"/>
              <w:spacing w:before="240" w:after="240"/>
              <w:jc w:val="right"/>
            </w:pPr>
            <w:r>
              <w:t>Eq. 11</w:t>
            </w:r>
          </w:p>
        </w:tc>
      </w:tr>
    </w:tbl>
    <w:p w14:paraId="3A481B68" w14:textId="05D1BA46" w:rsidR="00802701" w:rsidRPr="00CB4063" w:rsidRDefault="00C75641" w:rsidP="00CB4063">
      <w:pPr>
        <w:ind w:firstLine="0"/>
      </w:pPr>
      <w:r w:rsidRPr="00CB4063">
        <w:t xml:space="preserve">where </w:t>
      </w:r>
      <m:oMath>
        <m:r>
          <w:rPr>
            <w:rFonts w:ascii="Cambria Math" w:hAnsi="Cambria Math"/>
          </w:rPr>
          <m:t>t</m:t>
        </m:r>
      </m:oMath>
      <w:r w:rsidRPr="00CB4063">
        <w:t xml:space="preserve"> and </w:t>
      </w:r>
      <m:oMath>
        <m:acc>
          <m:accPr>
            <m:ctrlPr>
              <w:rPr>
                <w:rFonts w:ascii="Cambria Math" w:hAnsi="Cambria Math"/>
                <w:i/>
              </w:rPr>
            </m:ctrlPr>
          </m:accPr>
          <m:e>
            <m:r>
              <w:rPr>
                <w:rFonts w:ascii="Cambria Math" w:hAnsi="Cambria Math"/>
              </w:rPr>
              <m:t>t</m:t>
            </m:r>
          </m:e>
        </m:acc>
      </m:oMath>
      <w:r w:rsidRPr="00CB4063">
        <w:t xml:space="preserve"> are the true value and predict value respectively.</w:t>
      </w:r>
      <w:r w:rsidR="00CB4063" w:rsidRPr="00CB4063">
        <w:t xml:space="preserve"> </w:t>
      </w:r>
      <w:r w:rsidR="00802701" w:rsidRPr="00CB4063">
        <w:t xml:space="preserve">The difference is that the model will have a greater number of classes to differentiate, so it is logical that the value in 11 is always less than the one given by </w:t>
      </w:r>
      <w:commentRangeStart w:id="25"/>
      <w:r w:rsidR="00802701" w:rsidRPr="00CB4063">
        <w:rPr>
          <w:highlight w:val="yellow"/>
        </w:rPr>
        <w:t>8</w:t>
      </w:r>
      <w:r w:rsidR="00802701" w:rsidRPr="00CB4063">
        <w:t xml:space="preserve"> and </w:t>
      </w:r>
      <w:r w:rsidR="00802701" w:rsidRPr="00CB4063">
        <w:rPr>
          <w:highlight w:val="yellow"/>
        </w:rPr>
        <w:t>9</w:t>
      </w:r>
      <w:commentRangeEnd w:id="25"/>
      <w:r w:rsidR="00CB4063">
        <w:rPr>
          <w:rStyle w:val="CommentReference"/>
        </w:rPr>
        <w:commentReference w:id="25"/>
      </w:r>
      <w:r w:rsidR="00802701" w:rsidRPr="00CB4063">
        <w:t xml:space="preserve">. </w:t>
      </w:r>
    </w:p>
    <w:p w14:paraId="08709044" w14:textId="69CD85C8" w:rsidR="00B9056B" w:rsidRDefault="00B9056B" w:rsidP="00B9056B">
      <w:pPr>
        <w:pStyle w:val="Heading3"/>
      </w:pPr>
      <w:r>
        <w:t>Third proposal</w:t>
      </w:r>
    </w:p>
    <w:p w14:paraId="0C923269" w14:textId="3656F243" w:rsidR="005C4319" w:rsidRDefault="005C4319" w:rsidP="005C4319">
      <w:r w:rsidRPr="005C4319">
        <w:t>In this case, the ac</w:t>
      </w:r>
      <w:r>
        <w:t>cu</w:t>
      </w:r>
      <w:r w:rsidRPr="005C4319">
        <w:t>racy will be greater the more times the model has predicted the real value of the azimuth angle and the elevation angle simultaneously. T</w:t>
      </w:r>
      <w:r>
        <w:t>hen the calculation of the accu</w:t>
      </w:r>
      <w:r w:rsidRPr="005C4319">
        <w:t>racy in the third proposal will be given by:</w:t>
      </w:r>
    </w:p>
    <w:tbl>
      <w:tblPr>
        <w:tblStyle w:val="TableGrid"/>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370E7A">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1030BDBB" w:rsidR="00761513" w:rsidRDefault="00232BE2"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Ω</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439441D8" w:rsidR="00761513" w:rsidRPr="00467AC1" w:rsidRDefault="00CB4063" w:rsidP="0086609E">
            <w:pPr>
              <w:pStyle w:val="Caption"/>
              <w:spacing w:before="240" w:after="240"/>
              <w:ind w:left="0" w:firstLine="0"/>
              <w:jc w:val="right"/>
            </w:pPr>
            <w:r>
              <w:t>E</w:t>
            </w:r>
            <w:r w:rsidR="00761513">
              <w:t xml:space="preserve">q. </w:t>
            </w:r>
            <w:r>
              <w:t>12</w:t>
            </w:r>
          </w:p>
        </w:tc>
      </w:tr>
    </w:tbl>
    <w:p w14:paraId="1D480918" w14:textId="4922B622" w:rsidR="00AB59CB" w:rsidRDefault="00AB59CB" w:rsidP="00134F78">
      <w:pPr>
        <w:pStyle w:val="Heading2"/>
        <w:numPr>
          <w:ilvl w:val="0"/>
          <w:numId w:val="12"/>
        </w:numPr>
        <w:ind w:left="1514"/>
      </w:pPr>
      <w:bookmarkStart w:id="26" w:name="_Toc73523528"/>
      <w:r w:rsidRPr="006B1235">
        <w:lastRenderedPageBreak/>
        <w:t>Classification model</w:t>
      </w:r>
      <w:bookmarkEnd w:id="26"/>
    </w:p>
    <w:p w14:paraId="14699C3E" w14:textId="6CB53D70" w:rsidR="00FF3F74" w:rsidRDefault="00FF3F74" w:rsidP="00FF3F74">
      <w:r>
        <w:t xml:space="preserve">In this subsection a brief review of the ML model and the ensemble methods used in this work is given. </w:t>
      </w:r>
      <w:r w:rsidRPr="00FF3F74">
        <w:t xml:space="preserve">This work uses the </w:t>
      </w:r>
      <w:proofErr w:type="spellStart"/>
      <w:r w:rsidRPr="004C7073">
        <w:rPr>
          <w:i/>
        </w:rPr>
        <w:t>Scikit</w:t>
      </w:r>
      <w:proofErr w:type="spellEnd"/>
      <w:r w:rsidRPr="004C7073">
        <w:rPr>
          <w:i/>
        </w:rPr>
        <w:t>-Learn</w:t>
      </w:r>
      <w:r w:rsidRPr="008F11DD">
        <w:t xml:space="preserve"> </w:t>
      </w:r>
      <w:r>
        <w:t>(</w:t>
      </w:r>
      <w:proofErr w:type="spellStart"/>
      <w:r w:rsidRPr="008F11DD">
        <w:rPr>
          <w:i/>
        </w:rPr>
        <w:t>sklearn</w:t>
      </w:r>
      <w:proofErr w:type="spellEnd"/>
      <w:r>
        <w:rPr>
          <w:i/>
        </w:rPr>
        <w:t>)</w:t>
      </w:r>
      <w:r w:rsidRPr="008F11DD">
        <w:t xml:space="preserve"> </w:t>
      </w:r>
      <w:r w:rsidRPr="00FF3F74">
        <w:t xml:space="preserve">library </w:t>
      </w:r>
      <w:r w:rsidR="00833A21">
        <w:fldChar w:fldCharType="begin"/>
      </w:r>
      <w:r w:rsidR="000162BE">
        <w:instrText xml:space="preserve"> ADDIN ZOTERO_ITEM CSL_CITATION {"citationID":"sBrqGJq6","properties":{"formattedCitation":"[36]","plainCitation":"[36]","noteIndex":0},"citationItems":[{"id":138,"uris":["http://zotero.org/users/local/K0ok0GCB/items/MCKU2J7B"],"uri":["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rsidR="00833A21">
        <w:fldChar w:fldCharType="separate"/>
      </w:r>
      <w:r w:rsidR="000162BE" w:rsidRPr="000162BE">
        <w:rPr>
          <w:rFonts w:ascii="Calibri" w:hAnsi="Calibri" w:cs="Calibri"/>
        </w:rPr>
        <w:t>[36]</w:t>
      </w:r>
      <w:r w:rsidR="00833A21">
        <w:fldChar w:fldCharType="end"/>
      </w:r>
      <w:r w:rsidR="00833A21">
        <w:t xml:space="preserve"> </w:t>
      </w:r>
      <w:r w:rsidRPr="00FF3F74">
        <w:t>for ML models and their best performance.</w:t>
      </w:r>
    </w:p>
    <w:p w14:paraId="1524F371" w14:textId="6C5D57B4" w:rsidR="00833A21" w:rsidRDefault="00833A21" w:rsidP="00833A21">
      <w:pPr>
        <w:pStyle w:val="Heading3"/>
      </w:pPr>
      <w:r w:rsidRPr="00833A21">
        <w:t>Support Vector Classification (SVC):</w:t>
      </w:r>
    </w:p>
    <w:p w14:paraId="53FA9318" w14:textId="4CA819F3" w:rsidR="00833A21" w:rsidRDefault="00833A21" w:rsidP="00833A21">
      <w:r>
        <w:t>SVC tries to find the best hyperplane to separate different classes by maximizing the distance between sample points and the hyperplane. The SVC model</w:t>
      </w:r>
      <w:r w:rsidR="00CD07D4">
        <w:t xml:space="preserve"> </w:t>
      </w:r>
      <w:r w:rsidR="00CD07D4">
        <w:fldChar w:fldCharType="begin"/>
      </w:r>
      <w:r w:rsidR="000162BE">
        <w:instrText xml:space="preserve"> ADDIN ZOTERO_ITEM CSL_CITATION {"citationID":"X4qBSKMF","properties":{"formattedCitation":"[37]","plainCitation":"[37]","noteIndex":0},"citationItems":[{"id":140,"uris":["http://zotero.org/users/local/K0ok0GCB/items/2N9P84IR"],"uri":["http://zotero.org/users/local/K0ok0GCB/items/2N9P84IR"],"itemData":{"id":140,"type":"webpage","title":"1.4. Support Vector Machines — scikit-learn 0.24.2 documentation","URL":"https://scikit-learn.org/stable/modules/svm.html","accessed":{"date-parts":[["2021",5,12]]}}}],"schema":"https://github.com/citation-style-language/schema/raw/master/csl-citation.json"} </w:instrText>
      </w:r>
      <w:r w:rsidR="00CD07D4">
        <w:fldChar w:fldCharType="separate"/>
      </w:r>
      <w:r w:rsidR="000162BE" w:rsidRPr="000162BE">
        <w:rPr>
          <w:rFonts w:ascii="Calibri" w:hAnsi="Calibri" w:cs="Calibri"/>
        </w:rPr>
        <w:t>[37]</w:t>
      </w:r>
      <w:r w:rsidR="00CD07D4">
        <w:fldChar w:fldCharType="end"/>
      </w:r>
      <w:r>
        <w:t xml:space="preserve"> takes as input the following parameters:</w:t>
      </w:r>
    </w:p>
    <w:p w14:paraId="4A27C98A" w14:textId="77777777" w:rsidR="0086609E" w:rsidRPr="0086609E" w:rsidRDefault="0086609E" w:rsidP="0086609E">
      <w:pPr>
        <w:pStyle w:val="ListParagraph"/>
      </w:pPr>
      <w:r w:rsidRPr="0086609E">
        <w:rPr>
          <w:i/>
        </w:rPr>
        <w:t>kernel</w:t>
      </w:r>
      <w:r w:rsidRPr="0086609E">
        <w:t xml:space="preserve">: Selects the type of hyperplane used to separate the data. It must be one of linear, </w:t>
      </w:r>
      <w:r w:rsidRPr="0086609E">
        <w:rPr>
          <w:i/>
        </w:rPr>
        <w:t>poly</w:t>
      </w:r>
      <w:r w:rsidRPr="0086609E">
        <w:t xml:space="preserve">, </w:t>
      </w:r>
      <w:proofErr w:type="spellStart"/>
      <w:r w:rsidRPr="0086609E">
        <w:rPr>
          <w:i/>
        </w:rPr>
        <w:t>rbf</w:t>
      </w:r>
      <w:proofErr w:type="spellEnd"/>
      <w:r w:rsidRPr="0086609E">
        <w:t xml:space="preserve">, </w:t>
      </w:r>
      <w:r w:rsidRPr="0086609E">
        <w:rPr>
          <w:i/>
        </w:rPr>
        <w:t>sigmoid</w:t>
      </w:r>
      <w:r w:rsidRPr="0086609E">
        <w:t xml:space="preserve">, </w:t>
      </w:r>
      <w:r w:rsidRPr="0086609E">
        <w:rPr>
          <w:i/>
        </w:rPr>
        <w:t>precomputed</w:t>
      </w:r>
      <w:r w:rsidRPr="0086609E">
        <w:t xml:space="preserve"> or a callable.</w:t>
      </w:r>
    </w:p>
    <w:p w14:paraId="736B8EB1" w14:textId="77777777" w:rsidR="0086609E" w:rsidRPr="0086609E" w:rsidRDefault="0086609E" w:rsidP="0086609E">
      <w:pPr>
        <w:pStyle w:val="ListParagraph"/>
      </w:pPr>
      <w:r w:rsidRPr="0086609E">
        <w:rPr>
          <w:i/>
        </w:rPr>
        <w:t>C</w:t>
      </w:r>
      <w:r w:rsidRPr="0086609E">
        <w:t xml:space="preserve">: Is the penalty parameter of the error term. It controls the </w:t>
      </w:r>
      <w:proofErr w:type="spellStart"/>
      <w:r w:rsidRPr="0086609E">
        <w:t>trade off</w:t>
      </w:r>
      <w:proofErr w:type="spellEnd"/>
      <w:r w:rsidRPr="0086609E">
        <w:t xml:space="preserve"> between smooth decision boundary and classifying the training points correctly.</w:t>
      </w:r>
    </w:p>
    <w:p w14:paraId="004E1B29" w14:textId="77777777" w:rsidR="0086609E" w:rsidRPr="00833A21" w:rsidRDefault="0086609E" w:rsidP="0086609E">
      <w:pPr>
        <w:pStyle w:val="ListParagraph"/>
      </w:pPr>
      <w:r w:rsidRPr="0086609E">
        <w:rPr>
          <w:i/>
        </w:rPr>
        <w:t>gamma</w:t>
      </w:r>
      <w:r w:rsidRPr="0086609E">
        <w:t xml:space="preserve">: Kernel coefficient for </w:t>
      </w:r>
      <w:proofErr w:type="spellStart"/>
      <w:r w:rsidRPr="0086609E">
        <w:rPr>
          <w:i/>
        </w:rPr>
        <w:t>rbf</w:t>
      </w:r>
      <w:proofErr w:type="spellEnd"/>
      <w:r w:rsidRPr="0086609E">
        <w:t xml:space="preserve">, </w:t>
      </w:r>
      <w:r w:rsidRPr="0086609E">
        <w:rPr>
          <w:i/>
        </w:rPr>
        <w:t>poly</w:t>
      </w:r>
      <w:r w:rsidRPr="0086609E">
        <w:t xml:space="preserve"> and </w:t>
      </w:r>
      <w:r w:rsidRPr="0086609E">
        <w:rPr>
          <w:i/>
        </w:rPr>
        <w:t>sigmoid</w:t>
      </w:r>
      <w:r w:rsidRPr="0086609E">
        <w:t>.</w:t>
      </w:r>
    </w:p>
    <w:p w14:paraId="0D6C81CB" w14:textId="452BD0C9" w:rsidR="005F3258" w:rsidRDefault="005F3258" w:rsidP="005F3258">
      <w:pPr>
        <w:pStyle w:val="Heading3"/>
      </w:pPr>
      <w:commentRangeStart w:id="27"/>
      <w:r>
        <w:t>Decision Trees</w:t>
      </w:r>
      <w:commentRangeEnd w:id="27"/>
      <w:r w:rsidR="009C14B4">
        <w:rPr>
          <w:rStyle w:val="CommentReference"/>
          <w:rFonts w:asciiTheme="minorHAnsi" w:eastAsiaTheme="minorHAnsi" w:hAnsiTheme="minorHAnsi" w:cstheme="minorBidi"/>
        </w:rPr>
        <w:commentReference w:id="27"/>
      </w:r>
      <w:r w:rsidR="00833A21">
        <w:t xml:space="preserve"> (DT):</w:t>
      </w:r>
    </w:p>
    <w:p w14:paraId="20F4872E" w14:textId="71318DD1" w:rsidR="00FF3F74" w:rsidRDefault="009E491D" w:rsidP="005F3258">
      <w:r>
        <w:t>DT</w:t>
      </w:r>
      <w:r w:rsidR="00AD6E79">
        <w:t xml:space="preserve"> models are</w:t>
      </w:r>
      <w:r>
        <w:t xml:space="preserve"> one of the simplest and yet most successful forms of ML model</w:t>
      </w:r>
      <w:r w:rsidR="00AD6E79">
        <w:t>s</w:t>
      </w:r>
      <w:r>
        <w:t xml:space="preserve"> </w:t>
      </w:r>
      <w:r>
        <w:fldChar w:fldCharType="begin"/>
      </w:r>
      <w:r w:rsidR="000162BE">
        <w:instrText xml:space="preserve"> ADDIN ZOTERO_ITEM CSL_CITATION {"citationID":"MXcZIbHU","properties":{"formattedCitation":"[38]","plainCitation":"[38]","noteIndex":0},"citationItems":[{"id":129,"uris":["http://zotero.org/users/local/K0ok0GCB/items/ERRBSKB2"],"uri":["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0162BE" w:rsidRPr="000162BE">
        <w:rPr>
          <w:rFonts w:ascii="Calibri" w:hAnsi="Calibri" w:cs="Calibri"/>
        </w:rPr>
        <w:t>[38]</w:t>
      </w:r>
      <w:r>
        <w:fldChar w:fldCharType="end"/>
      </w:r>
      <w:r>
        <w:t xml:space="preserve">. </w:t>
      </w:r>
      <w:r w:rsidRPr="005F3258">
        <w:t>The goal of D</w:t>
      </w:r>
      <w:r>
        <w:t xml:space="preserve">T </w:t>
      </w:r>
      <w:r w:rsidR="00AD6E79">
        <w:t>is</w:t>
      </w:r>
      <w:r w:rsidRPr="005F3258">
        <w:t xml:space="preserve"> to create a model that predicts the value of a target variable by learning simple rules inferred from the data features.</w:t>
      </w:r>
      <w:r>
        <w:t xml:space="preserve"> </w:t>
      </w:r>
      <w:r w:rsidRPr="009E491D">
        <w:t xml:space="preserve">The </w:t>
      </w:r>
      <w:r>
        <w:t>DT</w:t>
      </w:r>
      <w:r w:rsidRPr="009E491D">
        <w:t xml:space="preserve"> model</w:t>
      </w:r>
      <w:r w:rsidR="00AD6E79">
        <w:t>s</w:t>
      </w:r>
      <w:r w:rsidRPr="009E491D">
        <w:t xml:space="preserve"> bu</w:t>
      </w:r>
      <w:r w:rsidR="00AD6E79">
        <w:t>ild</w:t>
      </w:r>
      <w:r w:rsidRPr="009E491D">
        <w:t xml:space="preserve"> a tree during training that is the one applied when making the prediction.</w:t>
      </w:r>
      <w:r w:rsidR="00AD6E79" w:rsidRPr="00AD6E79">
        <w:t xml:space="preserve"> The input and output value</w:t>
      </w:r>
      <w:r w:rsidR="00FF3F74">
        <w:t>s can be discrete or continues</w:t>
      </w:r>
      <w:r w:rsidR="008F11DD">
        <w:t>.</w:t>
      </w:r>
      <w:r w:rsidR="004C7073">
        <w:t xml:space="preserve"> T</w:t>
      </w:r>
      <w:r w:rsidR="004C7073" w:rsidRPr="004C7073">
        <w:t xml:space="preserve">he </w:t>
      </w:r>
      <w:proofErr w:type="spellStart"/>
      <w:r w:rsidR="004C7073" w:rsidRPr="008F11DD">
        <w:rPr>
          <w:i/>
        </w:rPr>
        <w:t>DecisionTreeClassifier</w:t>
      </w:r>
      <w:proofErr w:type="spellEnd"/>
      <w:r w:rsidR="004C7073" w:rsidRPr="004C7073">
        <w:t xml:space="preserve"> class</w:t>
      </w:r>
      <w:r w:rsidR="00FF3F74">
        <w:t xml:space="preserve">, </w:t>
      </w:r>
      <w:r w:rsidR="00FF3F74" w:rsidRPr="008F11DD">
        <w:t>from the</w:t>
      </w:r>
      <w:r w:rsidR="00FF3F74">
        <w:t xml:space="preserve"> </w:t>
      </w:r>
      <w:proofErr w:type="spellStart"/>
      <w:r w:rsidR="00FF3F74" w:rsidRPr="004C7073">
        <w:rPr>
          <w:i/>
        </w:rPr>
        <w:t>Scikit</w:t>
      </w:r>
      <w:proofErr w:type="spellEnd"/>
      <w:r w:rsidR="00FF3F74" w:rsidRPr="004C7073">
        <w:rPr>
          <w:i/>
        </w:rPr>
        <w:t>-Learn</w:t>
      </w:r>
      <w:r w:rsidR="00FF3F74" w:rsidRPr="008F11DD">
        <w:t xml:space="preserve"> </w:t>
      </w:r>
      <w:r w:rsidR="00FF3F74">
        <w:t>(</w:t>
      </w:r>
      <w:proofErr w:type="spellStart"/>
      <w:r w:rsidR="00FF3F74" w:rsidRPr="008F11DD">
        <w:rPr>
          <w:i/>
        </w:rPr>
        <w:t>sklearn</w:t>
      </w:r>
      <w:proofErr w:type="spellEnd"/>
      <w:r w:rsidR="00FF3F74">
        <w:rPr>
          <w:i/>
        </w:rPr>
        <w:t>)</w:t>
      </w:r>
      <w:r w:rsidR="00FF3F74" w:rsidRPr="008F11DD">
        <w:t xml:space="preserve"> library</w:t>
      </w:r>
      <w:r w:rsidR="00FF3F74">
        <w:t>,</w:t>
      </w:r>
      <w:r w:rsidR="004C7073" w:rsidRPr="004C7073">
        <w:t xml:space="preserve"> supports multi-output problems</w:t>
      </w:r>
      <w:r w:rsidR="00AD6E79">
        <w:t xml:space="preserve"> </w:t>
      </w:r>
      <w:r w:rsidR="00AD6E79">
        <w:fldChar w:fldCharType="begin"/>
      </w:r>
      <w:r w:rsidR="000162BE">
        <w:instrText xml:space="preserve"> ADDIN ZOTERO_ITEM CSL_CITATION {"citationID":"6Oy6YSaS","properties":{"formattedCitation":"[39]","plainCitation":"[39]","noteIndex":0},"citationItems":[{"id":127,"uris":["http://zotero.org/users/local/K0ok0GCB/items/QW8QRLHQ"],"uri":["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rsidR="00AD6E79">
        <w:fldChar w:fldCharType="separate"/>
      </w:r>
      <w:r w:rsidR="000162BE" w:rsidRPr="000162BE">
        <w:rPr>
          <w:rFonts w:ascii="Calibri" w:hAnsi="Calibri" w:cs="Calibri"/>
        </w:rPr>
        <w:t>[39]</w:t>
      </w:r>
      <w:r w:rsidR="00AD6E79">
        <w:fldChar w:fldCharType="end"/>
      </w:r>
      <w:r w:rsidR="004C7073" w:rsidRPr="004C7073">
        <w:t xml:space="preserve"> and</w:t>
      </w:r>
      <w:r w:rsidR="00AD6E79">
        <w:t>;</w:t>
      </w:r>
      <w:r w:rsidR="004C7073" w:rsidRPr="004C7073">
        <w:t xml:space="preserve"> therefore</w:t>
      </w:r>
      <w:r w:rsidR="00AD6E79">
        <w:t>,</w:t>
      </w:r>
      <w:r w:rsidR="004C7073" w:rsidRPr="004C7073">
        <w:t xml:space="preserve"> </w:t>
      </w:r>
      <w:r w:rsidR="00AD6E79">
        <w:t xml:space="preserve">this model can be used </w:t>
      </w:r>
      <w:r w:rsidR="004C7073" w:rsidRPr="004C7073">
        <w:t>in the two proposals explained</w:t>
      </w:r>
      <w:r w:rsidR="00AD6E79">
        <w:t xml:space="preserve"> </w:t>
      </w:r>
      <w:r w:rsidR="009C1B16">
        <w:t>in the last section</w:t>
      </w:r>
      <w:r w:rsidR="00AD6E79">
        <w:t xml:space="preserve">. </w:t>
      </w:r>
      <w:r w:rsidR="00AD6E79" w:rsidRPr="00AB59CB">
        <w:t xml:space="preserve">In this work, the </w:t>
      </w:r>
      <w:proofErr w:type="spellStart"/>
      <w:r w:rsidR="00AD6E79" w:rsidRPr="008F11DD">
        <w:rPr>
          <w:i/>
        </w:rPr>
        <w:t>DecisionTreeClassifier</w:t>
      </w:r>
      <w:proofErr w:type="spellEnd"/>
      <w:r w:rsidR="00AD6E79">
        <w:t xml:space="preserve"> </w:t>
      </w:r>
      <w:r w:rsidR="00AD6E79" w:rsidRPr="008F11DD">
        <w:t xml:space="preserve">class </w:t>
      </w:r>
      <w:r w:rsidR="00AD6E79" w:rsidRPr="00AB59CB">
        <w:t>takes as input the following parameters:</w:t>
      </w:r>
    </w:p>
    <w:p w14:paraId="096D43AC" w14:textId="331C5916" w:rsidR="00833A21" w:rsidRPr="00C51AE3" w:rsidRDefault="00833A21" w:rsidP="00C51AE3">
      <w:pPr>
        <w:pStyle w:val="ListParagraph"/>
      </w:pPr>
      <w:proofErr w:type="spellStart"/>
      <w:r w:rsidRPr="00C51AE3">
        <w:rPr>
          <w:i/>
        </w:rPr>
        <w:t>max_depth</w:t>
      </w:r>
      <w:proofErr w:type="spellEnd"/>
      <w:r w:rsidRPr="00C51AE3">
        <w:t>: This indicates how deep the tree can be.</w:t>
      </w:r>
    </w:p>
    <w:p w14:paraId="61926FD1" w14:textId="1E8C47C5" w:rsidR="00B3311A" w:rsidRDefault="00B3311A" w:rsidP="00B3311A">
      <w:pPr>
        <w:pStyle w:val="Heading3"/>
      </w:pPr>
      <w:r>
        <w:lastRenderedPageBreak/>
        <w:t>Extra Decision Trees (EDT):</w:t>
      </w:r>
    </w:p>
    <w:p w14:paraId="18A807C4" w14:textId="40B4DB1D" w:rsidR="00B3311A" w:rsidRPr="00B3311A" w:rsidRDefault="00B3311A" w:rsidP="00B3311A">
      <w:r w:rsidRPr="00B3311A">
        <w:t>Extra-trees differ from classic decision trees in the way they are built.</w:t>
      </w:r>
      <w:r>
        <w:t xml:space="preserve"> </w:t>
      </w:r>
      <w:proofErr w:type="spellStart"/>
      <w:r>
        <w:rPr>
          <w:i/>
        </w:rPr>
        <w:t>Extra</w:t>
      </w:r>
      <w:r w:rsidRPr="008F11DD">
        <w:rPr>
          <w:i/>
        </w:rPr>
        <w:t>TreeClassifier</w:t>
      </w:r>
      <w:proofErr w:type="spellEnd"/>
      <w:r w:rsidRPr="00B3311A">
        <w:t xml:space="preserve"> </w:t>
      </w:r>
      <w:r>
        <w:fldChar w:fldCharType="begin"/>
      </w:r>
      <w:r w:rsidR="000162BE">
        <w:instrText xml:space="preserve"> ADDIN ZOTERO_ITEM CSL_CITATION {"citationID":"kh40u4a2","properties":{"formattedCitation":"[40]","plainCitation":"[40]","noteIndex":0},"citationItems":[{"id":153,"uris":["http://zotero.org/users/local/K0ok0GCB/items/XC5L9CKW"],"uri":["http://zotero.org/users/local/K0ok0GCB/items/XC5L9CKW"],"itemData":{"id":153,"type":"webpage","title":"sklearn.tree.ExtraTreeClassifier — scikit-learn 0.24.2 documentation","URL":"https://scikit-learn.org/stable/modules/generated/sklearn.tree.ExtraTreeClassifier.html#sklearn.tree.ExtraTreeClassifier","accessed":{"date-parts":[["2021",5,24]]}}}],"schema":"https://github.com/citation-style-language/schema/raw/master/csl-citation.json"} </w:instrText>
      </w:r>
      <w:r>
        <w:fldChar w:fldCharType="separate"/>
      </w:r>
      <w:r w:rsidR="000162BE" w:rsidRPr="000162BE">
        <w:rPr>
          <w:rFonts w:ascii="Calibri" w:hAnsi="Calibri" w:cs="Calibri"/>
        </w:rPr>
        <w:t>[40]</w:t>
      </w:r>
      <w:r>
        <w:fldChar w:fldCharType="end"/>
      </w:r>
      <w:r>
        <w:t xml:space="preserve"> is a</w:t>
      </w:r>
      <w:r w:rsidRPr="00B3311A">
        <w:t xml:space="preserve"> randomized version of </w:t>
      </w:r>
      <w:proofErr w:type="spellStart"/>
      <w:r w:rsidRPr="00B3311A">
        <w:rPr>
          <w:i/>
        </w:rPr>
        <w:t>DecisionTreeClassifier</w:t>
      </w:r>
      <w:proofErr w:type="spellEnd"/>
      <w:r w:rsidRPr="00B3311A">
        <w:t xml:space="preserve"> meant to be used internally as part of </w:t>
      </w:r>
      <w:r>
        <w:t>ensemble methods</w:t>
      </w:r>
      <w:r w:rsidRPr="00B3311A">
        <w:t>.</w:t>
      </w:r>
      <w:r>
        <w:t xml:space="preserve"> </w:t>
      </w:r>
      <w:r w:rsidRPr="00B3311A">
        <w:t>The parameters that we take into account in the model are the same as in DT</w:t>
      </w:r>
      <w:r w:rsidR="00C51AE3">
        <w:t>.</w:t>
      </w:r>
    </w:p>
    <w:p w14:paraId="35B17F4A" w14:textId="5DD80FB6" w:rsidR="00AB59CB" w:rsidRPr="00AB59CB" w:rsidRDefault="00AB59CB" w:rsidP="00AB59CB">
      <w:pPr>
        <w:pStyle w:val="Heading3"/>
      </w:pPr>
      <w:commentRangeStart w:id="28"/>
      <w:r w:rsidRPr="00AB59CB">
        <w:t>Bagging Classifier</w:t>
      </w:r>
      <w:commentRangeEnd w:id="28"/>
      <w:r w:rsidR="00F368EC">
        <w:rPr>
          <w:rStyle w:val="CommentReference"/>
          <w:rFonts w:asciiTheme="minorHAnsi" w:eastAsiaTheme="minorHAnsi" w:hAnsiTheme="minorHAnsi" w:cstheme="minorBidi"/>
        </w:rPr>
        <w:commentReference w:id="28"/>
      </w:r>
      <w:r w:rsidR="00833A21">
        <w:t xml:space="preserve"> (BC)</w:t>
      </w:r>
    </w:p>
    <w:p w14:paraId="00852911" w14:textId="28BA0277" w:rsidR="00AB59CB" w:rsidRDefault="00AB59CB" w:rsidP="00AB59CB">
      <w:r w:rsidRPr="00AB59CB">
        <w:t>It is an ensemble meta-estimator that fits base classifiers each on random subsets of the original dataset and then aggregates their individual predictions (either by voting or by averaging) to for</w:t>
      </w:r>
      <w:r w:rsidR="004E6E20">
        <w:t xml:space="preserve">m a final prediction </w:t>
      </w:r>
      <w:r w:rsidR="004E6E20">
        <w:fldChar w:fldCharType="begin"/>
      </w:r>
      <w:r w:rsidR="000162BE">
        <w:instrText xml:space="preserve"> ADDIN ZOTERO_ITEM CSL_CITATION {"citationID":"4qjP10rp","properties":{"formattedCitation":"[41]","plainCitation":"[41]","noteIndex":0},"citationItems":[{"id":125,"uris":["http://zotero.org/users/local/K0ok0GCB/items/H4NDM3MH"],"uri":["http://zotero.org/users/local/K0ok0GCB/items/H4NDM3MH"],"itemData":{"id":125,"type":"webpage","title":"sklearn.ensemble.BaggingClassifier — scikit-learn 0.24.1 documentation","URL":"https://scikit-learn.org/stable/modules/generated/sklearn.ensemble.BaggingClassifier.html","accessed":{"date-parts":[["2021",3,23]]}}}],"schema":"https://github.com/citation-style-language/schema/raw/master/csl-citation.json"} </w:instrText>
      </w:r>
      <w:r w:rsidR="004E6E20">
        <w:fldChar w:fldCharType="separate"/>
      </w:r>
      <w:r w:rsidR="000162BE" w:rsidRPr="000162BE">
        <w:rPr>
          <w:rFonts w:ascii="Calibri" w:hAnsi="Calibri" w:cs="Calibri"/>
        </w:rPr>
        <w:t>[41]</w:t>
      </w:r>
      <w:r w:rsidR="004E6E20">
        <w:fldChar w:fldCharType="end"/>
      </w:r>
      <w:r w:rsidRPr="00AB59CB">
        <w:t>. In t</w:t>
      </w:r>
      <w:r w:rsidR="00833A21">
        <w:t>his work, the BC</w:t>
      </w:r>
      <w:r w:rsidRPr="00AB59CB">
        <w:t xml:space="preserve"> takes as input the following parameters:</w:t>
      </w:r>
    </w:p>
    <w:p w14:paraId="7BB5B7E8" w14:textId="7B3BED2C" w:rsidR="00AB59CB" w:rsidRPr="00C51AE3" w:rsidRDefault="00897CB6" w:rsidP="00C51AE3">
      <w:pPr>
        <w:pStyle w:val="ListParagraph"/>
      </w:pPr>
      <w:proofErr w:type="spellStart"/>
      <w:r>
        <w:rPr>
          <w:i/>
        </w:rPr>
        <w:t>base_</w:t>
      </w:r>
      <w:r w:rsidR="00AB59CB" w:rsidRPr="00661C48">
        <w:rPr>
          <w:i/>
        </w:rPr>
        <w:t>estimator</w:t>
      </w:r>
      <w:proofErr w:type="spellEnd"/>
      <w:r w:rsidR="00AB59CB" w:rsidRPr="00C51AE3">
        <w:t>: Applied to random subsets of the dataset. The base classifier use</w:t>
      </w:r>
      <w:r w:rsidR="005F3258" w:rsidRPr="00C51AE3">
        <w:t xml:space="preserve">d was </w:t>
      </w:r>
      <w:r w:rsidR="00661C48">
        <w:t>DT</w:t>
      </w:r>
      <w:r w:rsidR="00AB59CB" w:rsidRPr="00C51AE3">
        <w:t xml:space="preserve">. </w:t>
      </w:r>
    </w:p>
    <w:p w14:paraId="055D2F27" w14:textId="68B37FD0" w:rsidR="00AB59CB" w:rsidRPr="00C51AE3" w:rsidRDefault="00897CB6" w:rsidP="00C51AE3">
      <w:pPr>
        <w:pStyle w:val="ListParagraph"/>
      </w:pPr>
      <w:proofErr w:type="spellStart"/>
      <w:r>
        <w:rPr>
          <w:i/>
        </w:rPr>
        <w:t>n_</w:t>
      </w:r>
      <w:r w:rsidR="00AB59CB" w:rsidRPr="00661C48">
        <w:rPr>
          <w:i/>
        </w:rPr>
        <w:t>estimators</w:t>
      </w:r>
      <w:proofErr w:type="spellEnd"/>
      <w:r w:rsidR="00AB59CB" w:rsidRPr="00C51AE3">
        <w:t xml:space="preserve">: The number of base estimators (in this case, the number of </w:t>
      </w:r>
      <w:r w:rsidR="00661C48">
        <w:t>DT</w:t>
      </w:r>
      <w:r w:rsidR="00AB59CB" w:rsidRPr="00C51AE3">
        <w:t>) in the ensemble.</w:t>
      </w:r>
    </w:p>
    <w:p w14:paraId="62E6A5FC" w14:textId="6675AD51" w:rsidR="00AB59CB" w:rsidRPr="00C51AE3" w:rsidRDefault="00AB59CB" w:rsidP="00C51AE3">
      <w:pPr>
        <w:pStyle w:val="ListParagraph"/>
      </w:pPr>
      <w:r w:rsidRPr="00661C48">
        <w:rPr>
          <w:i/>
        </w:rPr>
        <w:t>max _samples</w:t>
      </w:r>
      <w:r w:rsidRPr="00C51AE3">
        <w:t>: The number of samples to extract from the training data to train each base estimator.</w:t>
      </w:r>
    </w:p>
    <w:p w14:paraId="457AA4F0" w14:textId="612E2868" w:rsidR="00AB59CB" w:rsidRPr="00C51AE3" w:rsidRDefault="00AB59CB" w:rsidP="00C51AE3">
      <w:pPr>
        <w:pStyle w:val="ListParagraph"/>
      </w:pPr>
      <w:r w:rsidRPr="00661C48">
        <w:rPr>
          <w:i/>
        </w:rPr>
        <w:t>bootstrap</w:t>
      </w:r>
      <w:r w:rsidRPr="00C51AE3">
        <w:t>: Parameter which defines whether samples are dr</w:t>
      </w:r>
      <w:r w:rsidR="00661C48">
        <w:t xml:space="preserve">awn with replacement. </w:t>
      </w:r>
      <w:r w:rsidR="00370E7A">
        <w:t xml:space="preserve">If </w:t>
      </w:r>
      <w:r w:rsidR="00370E7A" w:rsidRPr="00370E7A">
        <w:rPr>
          <w:i/>
        </w:rPr>
        <w:t>False</w:t>
      </w:r>
      <w:r w:rsidRPr="00C51AE3">
        <w:t>, sampling without replacement is performed.</w:t>
      </w:r>
    </w:p>
    <w:p w14:paraId="31D4F0B2" w14:textId="181F0911" w:rsidR="00AB59CB" w:rsidRPr="00C51AE3" w:rsidRDefault="00661C48" w:rsidP="00C51AE3">
      <w:pPr>
        <w:pStyle w:val="ListParagraph"/>
      </w:pPr>
      <w:proofErr w:type="spellStart"/>
      <w:r w:rsidRPr="00661C48">
        <w:rPr>
          <w:i/>
        </w:rPr>
        <w:t>n_</w:t>
      </w:r>
      <w:r w:rsidR="00AB59CB" w:rsidRPr="00661C48">
        <w:rPr>
          <w:i/>
        </w:rPr>
        <w:t>jobs</w:t>
      </w:r>
      <w:proofErr w:type="spellEnd"/>
      <w:r w:rsidR="00AB59CB" w:rsidRPr="00C51AE3">
        <w:t xml:space="preserve">: Tells </w:t>
      </w:r>
      <w:proofErr w:type="spellStart"/>
      <w:r w:rsidR="00AB59CB" w:rsidRPr="00661C48">
        <w:rPr>
          <w:i/>
        </w:rPr>
        <w:t>Scikit</w:t>
      </w:r>
      <w:proofErr w:type="spellEnd"/>
      <w:r w:rsidR="00AB59CB" w:rsidRPr="00661C48">
        <w:rPr>
          <w:i/>
        </w:rPr>
        <w:t>-Learn</w:t>
      </w:r>
      <w:r w:rsidR="00AB59CB" w:rsidRPr="00C51AE3">
        <w:t xml:space="preserve"> the number of CPU cores to use for training and prediction. </w:t>
      </w:r>
      <w:proofErr w:type="spellStart"/>
      <w:r w:rsidRPr="00661C48">
        <w:rPr>
          <w:i/>
        </w:rPr>
        <w:t>n_jobs</w:t>
      </w:r>
      <w:proofErr w:type="spellEnd"/>
      <w:r w:rsidRPr="00C51AE3">
        <w:t xml:space="preserve"> </w:t>
      </w:r>
      <w:r w:rsidR="00AB59CB" w:rsidRPr="00C51AE3">
        <w:t xml:space="preserve">is </w:t>
      </w:r>
      <w:r w:rsidRPr="00370E7A">
        <w:rPr>
          <w:i/>
        </w:rPr>
        <w:t>None</w:t>
      </w:r>
      <w:r w:rsidR="00AB59CB" w:rsidRPr="00C51AE3">
        <w:t xml:space="preserve"> by default, which means unset; it will generally be interpreted as </w:t>
      </w:r>
      <w:r w:rsidR="00AB59CB" w:rsidRPr="00370E7A">
        <w:rPr>
          <w:i/>
        </w:rPr>
        <w:t>n jobs</w:t>
      </w:r>
      <w:r w:rsidR="00370E7A">
        <w:t xml:space="preserve"> </w:t>
      </w:r>
      <w:r w:rsidR="00AB59CB" w:rsidRPr="00C51AE3">
        <w:t>=</w:t>
      </w:r>
      <w:r w:rsidR="00370E7A">
        <w:t xml:space="preserve"> </w:t>
      </w:r>
      <w:r w:rsidR="00AB59CB" w:rsidRPr="00C51AE3">
        <w:t xml:space="preserve">1 which means that only one core will be used by </w:t>
      </w:r>
      <w:proofErr w:type="spellStart"/>
      <w:r w:rsidR="00AB59CB" w:rsidRPr="00661C48">
        <w:rPr>
          <w:i/>
        </w:rPr>
        <w:t>Scikit</w:t>
      </w:r>
      <w:proofErr w:type="spellEnd"/>
      <w:r w:rsidR="00897CB6">
        <w:rPr>
          <w:i/>
        </w:rPr>
        <w:t>-</w:t>
      </w:r>
      <w:r w:rsidR="00AB59CB" w:rsidRPr="00661C48">
        <w:rPr>
          <w:i/>
        </w:rPr>
        <w:t>Learn</w:t>
      </w:r>
      <w:r w:rsidR="00AB59CB" w:rsidRPr="00C51AE3">
        <w:t xml:space="preserve">. </w:t>
      </w:r>
      <w:proofErr w:type="spellStart"/>
      <w:r w:rsidRPr="00661C48">
        <w:rPr>
          <w:i/>
        </w:rPr>
        <w:t>n_jobs</w:t>
      </w:r>
      <w:proofErr w:type="spellEnd"/>
      <w:r w:rsidRPr="00C51AE3">
        <w:t xml:space="preserve"> </w:t>
      </w:r>
      <w:r w:rsidR="00AB59CB" w:rsidRPr="00C51AE3">
        <w:t>=</w:t>
      </w:r>
      <w:r>
        <w:t xml:space="preserve"> </w:t>
      </w:r>
      <w:r w:rsidR="00AB59CB" w:rsidRPr="00C51AE3">
        <w:t xml:space="preserve">-1 tells </w:t>
      </w:r>
      <w:proofErr w:type="spellStart"/>
      <w:r w:rsidR="00AB59CB" w:rsidRPr="00661C48">
        <w:rPr>
          <w:i/>
        </w:rPr>
        <w:t>Scikit</w:t>
      </w:r>
      <w:proofErr w:type="spellEnd"/>
      <w:r w:rsidR="00AB59CB" w:rsidRPr="00661C48">
        <w:rPr>
          <w:i/>
        </w:rPr>
        <w:t>-Learn</w:t>
      </w:r>
      <w:r w:rsidR="00AB59CB" w:rsidRPr="00C51AE3">
        <w:t xml:space="preserve"> library to use all available cores. For </w:t>
      </w:r>
      <w:proofErr w:type="spellStart"/>
      <w:r w:rsidRPr="00661C48">
        <w:rPr>
          <w:i/>
        </w:rPr>
        <w:t>n_jobs</w:t>
      </w:r>
      <w:proofErr w:type="spellEnd"/>
      <w:r w:rsidRPr="00C51AE3">
        <w:t xml:space="preserve"> </w:t>
      </w:r>
      <w:r w:rsidR="00AB59CB" w:rsidRPr="00C51AE3">
        <w:t xml:space="preserve">below -1, number of cores + 1 + </w:t>
      </w:r>
      <w:proofErr w:type="spellStart"/>
      <w:r w:rsidRPr="00661C48">
        <w:rPr>
          <w:i/>
        </w:rPr>
        <w:t>n_jobs</w:t>
      </w:r>
      <w:proofErr w:type="spellEnd"/>
      <w:r w:rsidR="00AB59CB" w:rsidRPr="00C51AE3">
        <w:t xml:space="preserve"> are used. For example, with </w:t>
      </w:r>
      <w:proofErr w:type="spellStart"/>
      <w:r w:rsidRPr="00661C48">
        <w:rPr>
          <w:i/>
        </w:rPr>
        <w:t>n_jobs</w:t>
      </w:r>
      <w:proofErr w:type="spellEnd"/>
      <w:r w:rsidRPr="00C51AE3">
        <w:t xml:space="preserve"> </w:t>
      </w:r>
      <w:r w:rsidR="00AB59CB" w:rsidRPr="00C51AE3">
        <w:t>=</w:t>
      </w:r>
      <w:r>
        <w:t xml:space="preserve"> </w:t>
      </w:r>
      <w:r w:rsidR="00AB59CB" w:rsidRPr="00C51AE3">
        <w:t>-2, all CPUs but one is used.</w:t>
      </w:r>
    </w:p>
    <w:p w14:paraId="40691CF7" w14:textId="5C4CDF81" w:rsidR="00AB59CB" w:rsidRPr="00C51AE3" w:rsidRDefault="00661C48" w:rsidP="00C51AE3">
      <w:pPr>
        <w:pStyle w:val="ListParagraph"/>
      </w:pPr>
      <w:proofErr w:type="spellStart"/>
      <w:r w:rsidRPr="00661C48">
        <w:rPr>
          <w:i/>
        </w:rPr>
        <w:t>random_</w:t>
      </w:r>
      <w:r w:rsidR="00AB59CB" w:rsidRPr="00661C48">
        <w:rPr>
          <w:i/>
        </w:rPr>
        <w:t>state</w:t>
      </w:r>
      <w:proofErr w:type="spellEnd"/>
      <w:r w:rsidR="00AB59CB" w:rsidRPr="00C51AE3">
        <w:t xml:space="preserve">: Provided to control the random number generator used. The </w:t>
      </w:r>
      <w:r w:rsidR="00481C95" w:rsidRPr="00C51AE3">
        <w:t>values of random state can be</w:t>
      </w:r>
      <w:r>
        <w:t xml:space="preserve">: </w:t>
      </w:r>
      <w:r w:rsidRPr="00897CB6">
        <w:rPr>
          <w:i/>
        </w:rPr>
        <w:t>None</w:t>
      </w:r>
      <w:r w:rsidR="00AB59CB" w:rsidRPr="00C51AE3">
        <w:t xml:space="preserve"> (default), an integer, and a </w:t>
      </w:r>
      <w:proofErr w:type="spellStart"/>
      <w:proofErr w:type="gramStart"/>
      <w:r w:rsidR="00AB59CB" w:rsidRPr="00897CB6">
        <w:rPr>
          <w:i/>
        </w:rPr>
        <w:t>numpy.random</w:t>
      </w:r>
      <w:proofErr w:type="gramEnd"/>
      <w:r w:rsidR="00AB59CB" w:rsidRPr="00C51AE3">
        <w:t>.</w:t>
      </w:r>
      <w:r w:rsidR="00AB59CB" w:rsidRPr="00897CB6">
        <w:rPr>
          <w:i/>
        </w:rPr>
        <w:t>RandomState</w:t>
      </w:r>
      <w:proofErr w:type="spellEnd"/>
      <w:r w:rsidR="00AB59CB" w:rsidRPr="00C51AE3">
        <w:t xml:space="preserve"> instance. </w:t>
      </w:r>
      <w:r w:rsidR="00AB59CB" w:rsidRPr="00897CB6">
        <w:rPr>
          <w:i/>
        </w:rPr>
        <w:t>random state</w:t>
      </w:r>
      <w:r w:rsidR="00AB59CB" w:rsidRPr="00C51AE3">
        <w:t>=</w:t>
      </w:r>
      <w:r w:rsidR="00897CB6">
        <w:t xml:space="preserve"> </w:t>
      </w:r>
      <w:r w:rsidR="00897CB6" w:rsidRPr="00897CB6">
        <w:rPr>
          <w:i/>
        </w:rPr>
        <w:t>None</w:t>
      </w:r>
      <w:r w:rsidR="00AB59CB" w:rsidRPr="00C51AE3">
        <w:t xml:space="preserve"> calls the </w:t>
      </w:r>
      <w:r w:rsidR="00AB59CB" w:rsidRPr="00C51AE3">
        <w:lastRenderedPageBreak/>
        <w:t xml:space="preserve">function multiple times, it will reuse the same instance, and it will produce different results. If </w:t>
      </w:r>
      <w:proofErr w:type="spellStart"/>
      <w:r w:rsidR="00897CB6" w:rsidRPr="00661C48">
        <w:rPr>
          <w:i/>
        </w:rPr>
        <w:t>random_state</w:t>
      </w:r>
      <w:proofErr w:type="spellEnd"/>
      <w:r w:rsidR="00897CB6" w:rsidRPr="00C51AE3">
        <w:t xml:space="preserve"> </w:t>
      </w:r>
      <w:r w:rsidR="00AB59CB" w:rsidRPr="00C51AE3">
        <w:t xml:space="preserve">is an integer, it is going to use a new random number generator seeded by the given integer. Using an integer will produce the same results across different calls. Popular integer random seeds are 0 and 42. The </w:t>
      </w:r>
      <w:proofErr w:type="spellStart"/>
      <w:proofErr w:type="gramStart"/>
      <w:r w:rsidR="00AB59CB" w:rsidRPr="00897CB6">
        <w:rPr>
          <w:i/>
        </w:rPr>
        <w:t>numpy.random</w:t>
      </w:r>
      <w:proofErr w:type="gramEnd"/>
      <w:r w:rsidR="00AB59CB" w:rsidRPr="00897CB6">
        <w:rPr>
          <w:i/>
        </w:rPr>
        <w:t>.RandomState</w:t>
      </w:r>
      <w:proofErr w:type="spellEnd"/>
      <w:r w:rsidR="00AB59CB" w:rsidRPr="00C51AE3">
        <w:t xml:space="preserve"> instance uses the provided random state, only affecting other users of that same random state instance.</w:t>
      </w:r>
    </w:p>
    <w:p w14:paraId="0237C7A3" w14:textId="77777777" w:rsidR="00E91A5A" w:rsidRDefault="00E91A5A" w:rsidP="006B1235">
      <w:pPr>
        <w:pStyle w:val="Heading1"/>
        <w:sectPr w:rsidR="00E91A5A" w:rsidSect="00577E11">
          <w:pgSz w:w="12240" w:h="15840"/>
          <w:pgMar w:top="1985" w:right="1418" w:bottom="1418" w:left="2268" w:header="709" w:footer="709" w:gutter="0"/>
          <w:cols w:space="708"/>
          <w:docGrid w:linePitch="360"/>
        </w:sectPr>
      </w:pPr>
    </w:p>
    <w:p w14:paraId="73E3A771" w14:textId="4F942AB8" w:rsidR="000A7963" w:rsidRDefault="009327DD" w:rsidP="006B1235">
      <w:pPr>
        <w:pStyle w:val="Heading1"/>
      </w:pPr>
      <w:bookmarkStart w:id="29" w:name="_Toc73523529"/>
      <w:r>
        <w:lastRenderedPageBreak/>
        <w:t>CHAPTER 3: SIMULATION RESULTS</w:t>
      </w:r>
      <w:bookmarkEnd w:id="29"/>
    </w:p>
    <w:p w14:paraId="22608FDA" w14:textId="2B3CD2B7" w:rsidR="00DF60AB" w:rsidRPr="009327DD" w:rsidRDefault="00A37E8A" w:rsidP="00DD1AE0">
      <w:pPr>
        <w:pStyle w:val="Heading2"/>
        <w:numPr>
          <w:ilvl w:val="0"/>
          <w:numId w:val="15"/>
        </w:numPr>
        <w:ind w:left="1834"/>
      </w:pPr>
      <w:bookmarkStart w:id="30" w:name="_Toc73523530"/>
      <w:r>
        <w:t>DATA GENERATION</w:t>
      </w:r>
      <w:bookmarkEnd w:id="30"/>
    </w:p>
    <w:p w14:paraId="4AF0C6AC" w14:textId="0B6AE39A" w:rsidR="00910269" w:rsidRPr="00500937" w:rsidRDefault="000A7963" w:rsidP="00500937">
      <w:r>
        <w:t xml:space="preserve">The proposed </w:t>
      </w:r>
      <w:r w:rsidR="00A37E8A">
        <w:t>ML-</w:t>
      </w:r>
      <w:r>
        <w:t xml:space="preserve">based approaches are evaluated and compared </w:t>
      </w:r>
      <w:r w:rsidR="00EB0F46">
        <w:t>on</w:t>
      </w:r>
      <w:r>
        <w:t xml:space="preserve"> simulated </w:t>
      </w:r>
      <w:r w:rsidR="00EB0F46">
        <w:t>scenario</w:t>
      </w:r>
      <w:r>
        <w:t xml:space="preserve">. The simulations are implemented </w:t>
      </w:r>
      <w:r w:rsidR="00AE58E2">
        <w:t>with</w:t>
      </w:r>
      <w:r>
        <w:t xml:space="preserve"> </w:t>
      </w:r>
      <w:proofErr w:type="spellStart"/>
      <w:r>
        <w:t>Mat</w:t>
      </w:r>
      <w:r w:rsidR="00A37E8A">
        <w:t>h</w:t>
      </w:r>
      <w:r>
        <w:t>lab</w:t>
      </w:r>
      <w:proofErr w:type="spellEnd"/>
      <w:r w:rsidR="00EB0F46">
        <w:t xml:space="preserve"> and executed on an MSI laptop with a Core i7 processor, a 16 GB RAM, and a 16 GB NVIDIA GeForce RTX 2070 video card. </w:t>
      </w:r>
      <w:r w:rsidR="00500937" w:rsidRPr="00500937">
        <w:t>The simulation scenario co</w:t>
      </w:r>
      <w:r w:rsidR="00500937">
        <w:t xml:space="preserve">nsists of a </w:t>
      </w:r>
      <w:r w:rsidR="00500937" w:rsidRPr="00AE58E2">
        <w:rPr>
          <w:highlight w:val="yellow"/>
        </w:rPr>
        <w:t>UCA</w:t>
      </w:r>
      <w:r w:rsidR="00500937">
        <w:t xml:space="preserve"> </w:t>
      </w:r>
      <w:commentRangeStart w:id="31"/>
      <w:r w:rsidR="00500937" w:rsidRPr="00AE58E2">
        <w:rPr>
          <w:highlight w:val="yellow"/>
        </w:rPr>
        <w:t>arrangement</w:t>
      </w:r>
      <w:commentRangeEnd w:id="31"/>
      <w:r w:rsidR="00AE58E2">
        <w:rPr>
          <w:rStyle w:val="CommentReference"/>
        </w:rPr>
        <w:commentReference w:id="31"/>
      </w:r>
      <w:r w:rsidR="00500937">
        <w:t xml:space="preserve"> of </w:t>
      </w:r>
      <m:oMath>
        <m:r>
          <w:rPr>
            <w:rFonts w:ascii="Cambria Math" w:hAnsi="Cambria Math"/>
          </w:rPr>
          <m:t>N</m:t>
        </m:r>
      </m:oMath>
      <w:r w:rsidR="00500937" w:rsidRPr="00500937">
        <w:t xml:space="preserve"> receiving dipole antennas. The radius of the UCA is equal to half</w:t>
      </w:r>
      <w:r w:rsidR="00AE58E2">
        <w:t xml:space="preserve"> of</w:t>
      </w:r>
      <w:r w:rsidR="00500937" w:rsidRPr="00500937">
        <w:t xml:space="preserve"> the wavelength, </w:t>
      </w:r>
      <m:oMath>
        <m:r>
          <w:rPr>
            <w:rFonts w:ascii="Cambria Math" w:hAnsi="Cambria Math"/>
          </w:rPr>
          <m:t xml:space="preserve">d=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sidR="00500937">
        <w:rPr>
          <w:rFonts w:eastAsiaTheme="minorEastAsia"/>
        </w:rPr>
        <w:t>.</w:t>
      </w:r>
    </w:p>
    <w:p w14:paraId="5F4D6654" w14:textId="5D7FE654" w:rsidR="000F4D8D" w:rsidRDefault="00910269" w:rsidP="000F4D8D">
      <w:r>
        <w:t>To collect the data samples,</w:t>
      </w:r>
      <w:r w:rsidR="00AB3E57">
        <w:t xml:space="preserve"> we employ the method described in chapter 2 to simulate the power arriving to the antennas from different directions</w:t>
      </w:r>
      <w:r w:rsidR="00565BFC">
        <w:t xml:space="preserve">. </w:t>
      </w:r>
      <w:r w:rsidR="00AE58E2">
        <w:t>It</w:t>
      </w:r>
      <w:r w:rsidR="00565BFC">
        <w:t xml:space="preserve"> mean</w:t>
      </w:r>
      <w:r w:rsidR="00AE58E2">
        <w:t>s</w:t>
      </w:r>
      <w:r w:rsidR="00565BFC">
        <w:t xml:space="preserve">, </w:t>
      </w:r>
      <w:r w:rsidR="006E613E">
        <w:t>f</w:t>
      </w:r>
      <w:r w:rsidR="006E613E" w:rsidRPr="006E613E">
        <w:t>or each pair of azimuth and elevation angles</w:t>
      </w:r>
      <w:r w:rsidR="000F4D8D">
        <w:t xml:space="preserv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006E613E" w:rsidRPr="006E613E">
        <w:t xml:space="preserve">, the corresponding </w:t>
      </w:r>
      <w:r w:rsidR="00AE58E2">
        <w:t>power</w:t>
      </w:r>
      <w:r w:rsidR="006E613E" w:rsidRPr="006E613E">
        <w:t xml:space="preserve"> receiv</w:t>
      </w:r>
      <w:r w:rsidR="006E613E">
        <w:t>ed at each antenna</w:t>
      </w:r>
      <w:r w:rsidR="00611645">
        <w:t xml:space="preserve"> (</w:t>
      </w:r>
      <m:oMath>
        <m:r>
          <w:rPr>
            <w:rFonts w:ascii="Cambria Math" w:hAnsi="Cambria Math"/>
          </w:rPr>
          <m:t>n</m:t>
        </m:r>
      </m:oMath>
      <w:r w:rsidR="00611645">
        <w:t>)</w:t>
      </w:r>
      <w:r w:rsidR="006E613E">
        <w:t xml:space="preserve"> was obtained. </w:t>
      </w:r>
      <w:r w:rsidR="006E613E" w:rsidRPr="006E613E">
        <w:t xml:space="preserve">The azimuth and elevation angles are in a range of </w:t>
      </w:r>
      <w:r w:rsidR="00611645">
        <w:t xml:space="preserve">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360</m:t>
            </m:r>
          </m:e>
          <m:sup>
            <m:r>
              <w:rPr>
                <w:rFonts w:ascii="Cambria Math" w:hAnsi="Cambria Math"/>
              </w:rPr>
              <m:t>0</m:t>
            </m:r>
          </m:sup>
        </m:sSup>
      </m:oMath>
      <w:r w:rsidR="00611645">
        <w:t>) and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180</m:t>
            </m:r>
          </m:e>
          <m:sup>
            <m:r>
              <w:rPr>
                <w:rFonts w:ascii="Cambria Math" w:hAnsi="Cambria Math"/>
              </w:rPr>
              <m:t>0</m:t>
            </m:r>
          </m:sup>
        </m:sSup>
      </m:oMath>
      <w:r w:rsidR="00611645">
        <w:t>)</w:t>
      </w:r>
      <w:r w:rsidR="006E613E" w:rsidRPr="006E613E">
        <w:t xml:space="preserve"> respective</w:t>
      </w:r>
      <w:r w:rsidR="006E613E">
        <w:t xml:space="preserve">ly with an angle resolution of </w:t>
      </w:r>
      <m:oMath>
        <m:sSup>
          <m:sSupPr>
            <m:ctrlPr>
              <w:rPr>
                <w:rFonts w:ascii="Cambria Math" w:hAnsi="Cambria Math"/>
                <w:i/>
              </w:rPr>
            </m:ctrlPr>
          </m:sSupPr>
          <m:e>
            <m:r>
              <w:rPr>
                <w:rFonts w:ascii="Cambria Math" w:hAnsi="Cambria Math"/>
              </w:rPr>
              <m:t>5</m:t>
            </m:r>
          </m:e>
          <m:sup>
            <m:r>
              <w:rPr>
                <w:rFonts w:ascii="Cambria Math" w:hAnsi="Cambria Math"/>
              </w:rPr>
              <m:t>0</m:t>
            </m:r>
          </m:sup>
        </m:sSup>
      </m:oMath>
      <w:r w:rsidR="006E613E">
        <w:rPr>
          <w:rFonts w:eastAsiaTheme="minorEastAsia"/>
        </w:rPr>
        <w:t xml:space="preserve">. Hence the data samples are formed by </w:t>
      </w:r>
      <w:r w:rsidR="00C126BC" w:rsidRPr="006E613E">
        <w:t xml:space="preserve">the corresponding </w:t>
      </w:r>
      <w:r w:rsidR="00AE58E2">
        <w:t>power</w:t>
      </w:r>
      <w:r w:rsidR="00C126BC" w:rsidRPr="006E613E">
        <w:t xml:space="preserve"> receiv</w:t>
      </w:r>
      <w:r w:rsidR="00C126BC">
        <w:t>ed at each antenna</w:t>
      </w:r>
      <w:r w:rsidR="000F4D8D">
        <w:t xml:space="preserve"> (</w:t>
      </w:r>
      <m:oMath>
        <m:sSub>
          <m:sSubPr>
            <m:ctrlPr>
              <w:rPr>
                <w:rFonts w:ascii="Cambria Math" w:eastAsiaTheme="minorEastAsia" w:hAnsi="Cambria Math"/>
                <w:b/>
              </w:rPr>
            </m:ctrlPr>
          </m:sSubPr>
          <m:e>
            <m:r>
              <m:rPr>
                <m:sty m:val="bi"/>
              </m:rPr>
              <w:rPr>
                <w:rFonts w:ascii="Cambria Math" w:eastAsiaTheme="minorEastAsia" w:hAnsi="Cambria Math"/>
              </w:rPr>
              <m:t>p</m:t>
            </m:r>
          </m:e>
          <m:sub>
            <m:r>
              <m:rPr>
                <m:sty m:val="bi"/>
              </m:rP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N</m:t>
                </m:r>
              </m:sub>
            </m:sSub>
          </m:e>
        </m:d>
      </m:oMath>
      <w:r w:rsidR="000F4D8D">
        <w:t>)</w:t>
      </w:r>
      <w:r w:rsidR="00C126BC">
        <w:t xml:space="preserve"> and the direction information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000F4D8D">
        <w:rPr>
          <w:rFonts w:eastAsiaTheme="minorEastAsia"/>
        </w:rPr>
        <w:t xml:space="preserve">. </w:t>
      </w:r>
      <w:r w:rsidR="0045466E">
        <w:rPr>
          <w:rFonts w:eastAsiaTheme="minorEastAsia"/>
        </w:rPr>
        <w:t xml:space="preserve">For each angle pair, </w:t>
      </w:r>
      <w:r w:rsidR="0045466E" w:rsidRPr="0045466E">
        <w:rPr>
          <w:rFonts w:eastAsiaTheme="minorEastAsia"/>
          <w:highlight w:val="yellow"/>
        </w:rPr>
        <w:t>500</w:t>
      </w:r>
      <w:r w:rsidR="000F4D8D" w:rsidRPr="000F4D8D">
        <w:rPr>
          <w:rFonts w:eastAsiaTheme="minorEastAsia"/>
        </w:rPr>
        <w:t xml:space="preserve"> samples were generated</w:t>
      </w:r>
      <w:r w:rsidR="000F4D8D">
        <w:rPr>
          <w:rFonts w:eastAsiaTheme="minorEastAsia"/>
        </w:rPr>
        <w:t>.</w:t>
      </w:r>
      <w:r w:rsidR="00611645">
        <w:rPr>
          <w:rFonts w:eastAsiaTheme="minorEastAsia"/>
        </w:rPr>
        <w:t xml:space="preserve"> </w:t>
      </w:r>
      <w:r w:rsidR="00611645" w:rsidRPr="00611645">
        <w:rPr>
          <w:rFonts w:eastAsiaTheme="minorEastAsia"/>
        </w:rPr>
        <w:t>In this way, the tota</w:t>
      </w:r>
      <w:r w:rsidR="00611645">
        <w:rPr>
          <w:rFonts w:eastAsiaTheme="minorEastAsia"/>
        </w:rPr>
        <w:t xml:space="preserve">l number of data generated is </w:t>
      </w:r>
      <w:r w:rsidR="00611645" w:rsidRPr="00611645">
        <w:rPr>
          <w:rFonts w:eastAsiaTheme="minorEastAsia"/>
          <w:highlight w:val="yellow"/>
        </w:rPr>
        <w:t>6480000</w:t>
      </w:r>
      <w:r w:rsidR="00611645">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00611645" w:rsidRPr="00240FBD">
        <w:rPr>
          <w:rFonts w:eastAsiaTheme="minorEastAsia"/>
        </w:rPr>
        <w:t>)</w:t>
      </w:r>
      <w:r w:rsidR="00611645">
        <w:rPr>
          <w:rFonts w:eastAsiaTheme="minorEastAsia"/>
        </w:rPr>
        <w:t xml:space="preserve"> to each antenna.</w:t>
      </w:r>
      <w:r w:rsidR="000F4D8D">
        <w:rPr>
          <w:rFonts w:eastAsiaTheme="minorEastAsia"/>
        </w:rPr>
        <w:t xml:space="preserve"> </w:t>
      </w:r>
      <w:r w:rsidR="000F4D8D">
        <w:t>The training dataset is 80% of the total number of snapshots and the validation dataset is 20% of the total number of snapshots.</w:t>
      </w:r>
      <w:r w:rsidR="00A37E8A">
        <w:t xml:space="preserve"> </w:t>
      </w:r>
      <w:r w:rsidR="00A37E8A" w:rsidRPr="00A37E8A">
        <w:t>In the next section, the necessary and sufficient number of antennas</w:t>
      </w:r>
      <w:r w:rsidR="00A37E8A">
        <w:t xml:space="preserve"> (</w:t>
      </w:r>
      <m:oMath>
        <m:r>
          <w:rPr>
            <w:rFonts w:ascii="Cambria Math" w:hAnsi="Cambria Math"/>
          </w:rPr>
          <m:t>N</m:t>
        </m:r>
      </m:oMath>
      <w:r w:rsidR="00A37E8A">
        <w:t>)</w:t>
      </w:r>
      <w:r w:rsidR="00A37E8A" w:rsidRPr="00A37E8A">
        <w:t xml:space="preserve"> that the receiving system must have will </w:t>
      </w:r>
      <w:r w:rsidR="00A37E8A">
        <w:t>be analyzed in such a way that it has</w:t>
      </w:r>
      <w:r w:rsidR="00A37E8A" w:rsidRPr="00A37E8A">
        <w:t xml:space="preserve"> a good performance but that is as simple as possi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961"/>
        <w:gridCol w:w="2453"/>
      </w:tblGrid>
      <w:tr w:rsidR="00232BE2" w14:paraId="01829B2B" w14:textId="77777777" w:rsidTr="00232BE2">
        <w:tc>
          <w:tcPr>
            <w:tcW w:w="1130" w:type="dxa"/>
            <w:vAlign w:val="center"/>
          </w:tcPr>
          <w:p w14:paraId="4CBC08E0" w14:textId="77777777" w:rsidR="00232BE2" w:rsidRDefault="00232BE2" w:rsidP="00232BE2">
            <w:pPr>
              <w:spacing w:before="240" w:after="240"/>
              <w:jc w:val="center"/>
            </w:pPr>
          </w:p>
        </w:tc>
        <w:tc>
          <w:tcPr>
            <w:tcW w:w="4961" w:type="dxa"/>
            <w:vAlign w:val="center"/>
          </w:tcPr>
          <w:p w14:paraId="64AD4E57" w14:textId="5A8F7B96" w:rsidR="00232BE2" w:rsidRDefault="00232BE2" w:rsidP="006E7CF6">
            <w:pPr>
              <w:keepNext/>
              <w:spacing w:before="240" w:after="240"/>
              <w:jc w:val="center"/>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r*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m:e>
                </m:d>
              </m:oMath>
            </m:oMathPara>
          </w:p>
        </w:tc>
        <w:tc>
          <w:tcPr>
            <w:tcW w:w="2453" w:type="dxa"/>
            <w:vAlign w:val="center"/>
          </w:tcPr>
          <w:p w14:paraId="67A35F0E" w14:textId="77777777" w:rsidR="00232BE2" w:rsidRPr="00467AC1" w:rsidRDefault="00232BE2" w:rsidP="00232BE2">
            <w:pPr>
              <w:pStyle w:val="Caption"/>
              <w:spacing w:before="240" w:after="240"/>
              <w:jc w:val="right"/>
            </w:pPr>
            <w:r>
              <w:t xml:space="preserve">Eq. </w:t>
            </w:r>
            <w:fldSimple w:instr=" SEQ Eq. \* ARABIC ">
              <w:r>
                <w:rPr>
                  <w:noProof/>
                </w:rPr>
                <w:t>1</w:t>
              </w:r>
            </w:fldSimple>
          </w:p>
        </w:tc>
      </w:tr>
      <w:tr w:rsidR="00232BE2" w14:paraId="79DFDF9B" w14:textId="77777777" w:rsidTr="00232BE2">
        <w:tc>
          <w:tcPr>
            <w:tcW w:w="1130" w:type="dxa"/>
            <w:vAlign w:val="center"/>
          </w:tcPr>
          <w:p w14:paraId="0885D1F2" w14:textId="77777777" w:rsidR="00232BE2" w:rsidRDefault="00232BE2" w:rsidP="00232BE2">
            <w:pPr>
              <w:spacing w:before="240" w:after="240"/>
              <w:jc w:val="center"/>
            </w:pPr>
          </w:p>
        </w:tc>
        <w:tc>
          <w:tcPr>
            <w:tcW w:w="4961" w:type="dxa"/>
            <w:vAlign w:val="center"/>
          </w:tcPr>
          <w:p w14:paraId="10D3E43E" w14:textId="49561F1C" w:rsidR="00232BE2" w:rsidRDefault="00232BE2"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r*sin</m:t>
                </m:r>
                <m:d>
                  <m:dPr>
                    <m:ctrlPr>
                      <w:rPr>
                        <w:rFonts w:ascii="Cambria Math" w:eastAsiaTheme="minorEastAsia" w:hAnsi="Cambria Math"/>
                        <w:i/>
                      </w:rPr>
                    </m:ctrlPr>
                  </m:dPr>
                  <m:e>
                    <w:bookmarkStart w:id="32" w:name="_GoBack"/>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w:bookmarkEnd w:id="32"/>
                  </m:e>
                </m:d>
              </m:oMath>
            </m:oMathPara>
          </w:p>
        </w:tc>
        <w:tc>
          <w:tcPr>
            <w:tcW w:w="2453" w:type="dxa"/>
            <w:vAlign w:val="center"/>
          </w:tcPr>
          <w:p w14:paraId="2BE7E243" w14:textId="77777777" w:rsidR="00232BE2" w:rsidRDefault="00232BE2" w:rsidP="00232BE2">
            <w:pPr>
              <w:pStyle w:val="Caption"/>
              <w:spacing w:before="240" w:after="240"/>
              <w:jc w:val="right"/>
            </w:pPr>
          </w:p>
        </w:tc>
      </w:tr>
      <w:tr w:rsidR="00232BE2" w14:paraId="6007FC3C" w14:textId="77777777" w:rsidTr="00232BE2">
        <w:tc>
          <w:tcPr>
            <w:tcW w:w="1130" w:type="dxa"/>
            <w:vAlign w:val="center"/>
          </w:tcPr>
          <w:p w14:paraId="0A953B13" w14:textId="77777777" w:rsidR="00232BE2" w:rsidRDefault="00232BE2" w:rsidP="00232BE2">
            <w:pPr>
              <w:spacing w:before="240" w:after="240"/>
              <w:jc w:val="center"/>
            </w:pPr>
          </w:p>
        </w:tc>
        <w:tc>
          <w:tcPr>
            <w:tcW w:w="4961" w:type="dxa"/>
            <w:vAlign w:val="center"/>
          </w:tcPr>
          <w:p w14:paraId="1A07FA8E" w14:textId="51C1883D" w:rsidR="00232BE2" w:rsidRDefault="00232BE2"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0</m:t>
                </m:r>
              </m:oMath>
            </m:oMathPara>
          </w:p>
        </w:tc>
        <w:tc>
          <w:tcPr>
            <w:tcW w:w="2453" w:type="dxa"/>
            <w:vAlign w:val="center"/>
          </w:tcPr>
          <w:p w14:paraId="3F23EB55" w14:textId="77777777" w:rsidR="00232BE2" w:rsidRDefault="00232BE2" w:rsidP="00232BE2">
            <w:pPr>
              <w:pStyle w:val="Caption"/>
              <w:spacing w:before="240" w:after="240"/>
              <w:jc w:val="right"/>
            </w:pPr>
          </w:p>
        </w:tc>
      </w:tr>
    </w:tbl>
    <w:p w14:paraId="39F215B2" w14:textId="568CABEB" w:rsidR="00910269" w:rsidRDefault="00910269" w:rsidP="006E7CF6">
      <w:pPr>
        <w:ind w:left="0" w:firstLine="0"/>
      </w:pPr>
    </w:p>
    <w:p w14:paraId="0DF91BCE" w14:textId="7905CD3F" w:rsidR="00910269" w:rsidRPr="00240FBD" w:rsidRDefault="00910269" w:rsidP="00240FBD">
      <w:pPr>
        <w:rPr>
          <w:strike/>
        </w:rPr>
      </w:pPr>
      <w:r w:rsidRPr="00611645">
        <w:rPr>
          <w:strike/>
        </w:rPr>
        <w:t xml:space="preserve">We assumed that required angle resolution was </w:t>
      </w:r>
      <m:oMath>
        <m:sSup>
          <m:sSupPr>
            <m:ctrlPr>
              <w:rPr>
                <w:rFonts w:ascii="Cambria Math" w:hAnsi="Cambria Math"/>
                <w:i/>
                <w:strike/>
              </w:rPr>
            </m:ctrlPr>
          </m:sSupPr>
          <m:e>
            <m:r>
              <w:rPr>
                <w:rFonts w:ascii="Cambria Math" w:hAnsi="Cambria Math"/>
                <w:strike/>
              </w:rPr>
              <m:t>5</m:t>
            </m:r>
          </m:e>
          <m:sup>
            <m:r>
              <w:rPr>
                <w:rFonts w:ascii="Cambria Math" w:hAnsi="Cambria Math"/>
                <w:strike/>
              </w:rPr>
              <m:t>0</m:t>
            </m:r>
          </m:sup>
        </m:sSup>
      </m:oMath>
      <w:r w:rsidRPr="00611645">
        <w:rPr>
          <w:strike/>
        </w:rPr>
        <w:t xml:space="preserve"> and that the search range of DOA was between </w:t>
      </w:r>
      <m:oMath>
        <m:sSup>
          <m:sSupPr>
            <m:ctrlPr>
              <w:rPr>
                <w:rFonts w:ascii="Cambria Math" w:hAnsi="Cambria Math"/>
                <w:i/>
                <w:strike/>
              </w:rPr>
            </m:ctrlPr>
          </m:sSupPr>
          <m:e>
            <m:r>
              <w:rPr>
                <w:rFonts w:ascii="Cambria Math" w:hAnsi="Cambria Math"/>
                <w:strike/>
              </w:rPr>
              <m:t>1</m:t>
            </m:r>
          </m:e>
          <m:sup>
            <m:r>
              <w:rPr>
                <w:rFonts w:ascii="Cambria Math" w:hAnsi="Cambria Math"/>
                <w:strike/>
              </w:rPr>
              <m:t>0</m:t>
            </m:r>
          </m:sup>
        </m:sSup>
      </m:oMath>
      <w:r w:rsidRPr="00611645">
        <w:rPr>
          <w:strike/>
        </w:rPr>
        <w:t xml:space="preserve">  and </w:t>
      </w:r>
      <m:oMath>
        <m:sSup>
          <m:sSupPr>
            <m:ctrlPr>
              <w:rPr>
                <w:rFonts w:ascii="Cambria Math" w:hAnsi="Cambria Math"/>
                <w:i/>
                <w:strike/>
              </w:rPr>
            </m:ctrlPr>
          </m:sSupPr>
          <m:e>
            <m:r>
              <w:rPr>
                <w:rFonts w:ascii="Cambria Math" w:hAnsi="Cambria Math"/>
                <w:strike/>
              </w:rPr>
              <m:t>360</m:t>
            </m:r>
          </m:e>
          <m:sup>
            <m:r>
              <w:rPr>
                <w:rFonts w:ascii="Cambria Math" w:hAnsi="Cambria Math"/>
                <w:strike/>
              </w:rPr>
              <m:t>0</m:t>
            </m:r>
          </m:sup>
        </m:sSup>
      </m:oMath>
      <w:r w:rsidRPr="00611645">
        <w:rPr>
          <w:strike/>
        </w:rPr>
        <w:t xml:space="preserve">. We used L snapshots of received signals per angle in each simulation. Therefore, the total number of snapshots will be given by </w:t>
      </w:r>
      <m:oMath>
        <m:sSub>
          <m:sSubPr>
            <m:ctrlPr>
              <w:rPr>
                <w:rFonts w:ascii="Cambria Math" w:hAnsi="Cambria Math"/>
                <w:i/>
                <w:strike/>
              </w:rPr>
            </m:ctrlPr>
          </m:sSubPr>
          <m:e>
            <m:r>
              <w:rPr>
                <w:rFonts w:ascii="Cambria Math" w:hAnsi="Cambria Math"/>
                <w:strike/>
              </w:rPr>
              <m:t>L</m:t>
            </m:r>
          </m:e>
          <m:sub>
            <m:r>
              <w:rPr>
                <w:rFonts w:ascii="Cambria Math" w:hAnsi="Cambria Math"/>
                <w:strike/>
              </w:rPr>
              <m:t>t</m:t>
            </m:r>
          </m:sub>
        </m:sSub>
        <m:r>
          <w:rPr>
            <w:rFonts w:ascii="Cambria Math" w:hAnsi="Cambria Math"/>
            <w:strike/>
          </w:rPr>
          <m:t xml:space="preserve"> = </m:t>
        </m:r>
        <m:f>
          <m:fPr>
            <m:type m:val="skw"/>
            <m:ctrlPr>
              <w:rPr>
                <w:rFonts w:ascii="Cambria Math" w:hAnsi="Cambria Math"/>
                <w:i/>
                <w:strike/>
              </w:rPr>
            </m:ctrlPr>
          </m:fPr>
          <m:num>
            <m:r>
              <w:rPr>
                <w:rFonts w:ascii="Cambria Math" w:hAnsi="Cambria Math"/>
                <w:strike/>
              </w:rPr>
              <m:t>L*360</m:t>
            </m:r>
          </m:num>
          <m:den>
            <m:r>
              <w:rPr>
                <w:rFonts w:ascii="Cambria Math" w:hAnsi="Cambria Math"/>
                <w:strike/>
              </w:rPr>
              <m:t>resolution</m:t>
            </m:r>
          </m:den>
        </m:f>
      </m:oMath>
      <w:r w:rsidRPr="00611645">
        <w:rPr>
          <w:strike/>
        </w:rPr>
        <w:t xml:space="preserve"> . The training dataset is 80% of the total number of snapshots and the validation dataset is 20% of</w:t>
      </w:r>
      <w:r w:rsidR="00240FBD">
        <w:rPr>
          <w:strike/>
        </w:rPr>
        <w:t xml:space="preserve"> the total number of snapshots.</w:t>
      </w:r>
    </w:p>
    <w:p w14:paraId="46E45DEA" w14:textId="24D8B542" w:rsidR="000A7963" w:rsidRPr="00240FBD" w:rsidRDefault="00EB0F46" w:rsidP="00EB0F46">
      <w:pPr>
        <w:rPr>
          <w:strike/>
          <w:lang w:val="es-CU"/>
        </w:rPr>
      </w:pPr>
      <w:r w:rsidRPr="00240FBD">
        <w:rPr>
          <w:strike/>
        </w:rPr>
        <w:t>. The received signals are synthesized from the radiation pattern of the receiving dipole antennas with the addition of Gaussian white noise.</w:t>
      </w:r>
      <w:r w:rsidR="0014483B" w:rsidRPr="00240FBD">
        <w:rPr>
          <w:strike/>
        </w:rPr>
        <w:t xml:space="preserve"> </w:t>
      </w:r>
      <w:r w:rsidR="0014483B" w:rsidRPr="00240FBD">
        <w:rPr>
          <w:strike/>
          <w:lang w:val="es-CU"/>
        </w:rPr>
        <w:t xml:space="preserve">Las potencias transmitidas se generaron en un rango entre [tao-tao](que es el rango de potencia en que trabajan las senales). Y el ruido de las antenas se asumió como la mitad del angulo de potencia maxima. De esa forma se generan datos con diferentes </w:t>
      </w:r>
      <w:r w:rsidR="00891918" w:rsidRPr="00240FBD">
        <w:rPr>
          <w:strike/>
          <w:lang w:val="es-CU"/>
        </w:rPr>
        <w:t>SNR.</w:t>
      </w:r>
    </w:p>
    <w:p w14:paraId="51B6C365" w14:textId="6AA8154A" w:rsidR="00240FBD" w:rsidRDefault="00240FBD" w:rsidP="00DD1AE0">
      <w:pPr>
        <w:pStyle w:val="Heading2"/>
        <w:numPr>
          <w:ilvl w:val="0"/>
          <w:numId w:val="15"/>
        </w:numPr>
        <w:ind w:left="1834"/>
      </w:pPr>
      <w:bookmarkStart w:id="33" w:name="_Toc73523531"/>
      <w:r>
        <w:t xml:space="preserve">SYSTEM MODEL </w:t>
      </w:r>
      <w:commentRangeStart w:id="34"/>
      <w:r>
        <w:t>DESIGN</w:t>
      </w:r>
      <w:commentRangeEnd w:id="34"/>
      <w:r w:rsidR="00175B03">
        <w:rPr>
          <w:rStyle w:val="CommentReference"/>
          <w:rFonts w:ascii="Times New Roman" w:eastAsiaTheme="minorHAnsi" w:hAnsi="Times New Roman" w:cstheme="minorBidi"/>
        </w:rPr>
        <w:commentReference w:id="34"/>
      </w:r>
      <w:bookmarkEnd w:id="33"/>
    </w:p>
    <w:p w14:paraId="76D7D01C" w14:textId="79CF57F3" w:rsidR="00DD1AE0" w:rsidRDefault="008A72DC" w:rsidP="00500937">
      <w:r>
        <w:t>Fig</w:t>
      </w:r>
      <w:r w:rsidR="002A746C">
        <w:t xml:space="preserve">ure </w:t>
      </w:r>
      <w:r w:rsidR="002A746C" w:rsidRPr="002A746C">
        <w:rPr>
          <w:highlight w:val="yellow"/>
        </w:rPr>
        <w:t>3</w:t>
      </w:r>
      <w:r w:rsidR="00077D7C">
        <w:t xml:space="preserve"> </w:t>
      </w:r>
      <w:r>
        <w:t xml:space="preserve">shows the accuracy performance of the DOA estimation against </w:t>
      </w:r>
      <m:oMath>
        <m:r>
          <w:rPr>
            <w:rFonts w:ascii="Cambria Math" w:hAnsi="Cambria Math"/>
          </w:rPr>
          <m:t>N</m:t>
        </m:r>
      </m:oMath>
      <w:r w:rsidR="00AB3E57">
        <w:t xml:space="preserve"> for</w:t>
      </w:r>
      <w:r w:rsidR="00077D7C">
        <w:t xml:space="preserve"> each proposal</w:t>
      </w:r>
      <w:r w:rsidR="002A746C">
        <w:t>.</w:t>
      </w:r>
      <w:r w:rsidR="00500937">
        <w:t xml:space="preserve"> </w:t>
      </w:r>
      <w:r w:rsidR="00500937" w:rsidRPr="00500937">
        <w:t xml:space="preserve">The SNR was assumed to be </w:t>
      </w:r>
      <w:r w:rsidR="00AB3E57">
        <w:rPr>
          <w:highlight w:val="yellow"/>
        </w:rPr>
        <w:t>20 d</w:t>
      </w:r>
      <w:r w:rsidR="00AB3E57">
        <w:t>B</w:t>
      </w:r>
      <w:r w:rsidR="00500937" w:rsidRPr="00500937">
        <w:t xml:space="preserve"> for each simulation</w:t>
      </w:r>
      <w:r w:rsidR="00500937">
        <w:t xml:space="preserve">. </w:t>
      </w:r>
    </w:p>
    <w:p w14:paraId="2EAF643E" w14:textId="06BA94D2" w:rsidR="00DD1AE0" w:rsidRPr="00DD1AE0" w:rsidRDefault="00DD1AE0" w:rsidP="00500937">
      <w:pPr>
        <w:rPr>
          <w:lang w:val="es-CU"/>
        </w:rPr>
      </w:pPr>
      <w:r w:rsidRPr="00DD1AE0">
        <w:rPr>
          <w:highlight w:val="yellow"/>
          <w:lang w:val="es-CU"/>
        </w:rPr>
        <w:t>(AQUÍ VA LA FIGURA, UNA PARA CADA PROPUESTA(a,b,c))</w:t>
      </w:r>
    </w:p>
    <w:p w14:paraId="28E3FF33" w14:textId="797259B3" w:rsidR="008A72DC" w:rsidRDefault="002A746C" w:rsidP="00500937">
      <w:r w:rsidRPr="002A746C">
        <w:t>The parameters of each model have been selected using the method</w:t>
      </w:r>
      <w:r>
        <w:t xml:space="preserve"> </w:t>
      </w:r>
      <w:proofErr w:type="spellStart"/>
      <w:r w:rsidRPr="002A746C">
        <w:rPr>
          <w:i/>
        </w:rPr>
        <w:t>GridSearchCV</w:t>
      </w:r>
      <w:proofErr w:type="spellEnd"/>
      <w:r>
        <w:rPr>
          <w:i/>
        </w:rPr>
        <w:t xml:space="preserve"> </w:t>
      </w:r>
      <w:r>
        <w:t xml:space="preserve">of the class </w:t>
      </w:r>
      <w:proofErr w:type="spellStart"/>
      <w:r w:rsidRPr="002A746C">
        <w:rPr>
          <w:i/>
        </w:rPr>
        <w:t>sklearn.model_selection</w:t>
      </w:r>
      <w:proofErr w:type="spellEnd"/>
      <w:r>
        <w:rPr>
          <w:i/>
        </w:rPr>
        <w:t xml:space="preserve"> </w:t>
      </w:r>
      <w:r>
        <w:rPr>
          <w:i/>
        </w:rPr>
        <w:fldChar w:fldCharType="begin"/>
      </w:r>
      <w:r w:rsidR="000162BE">
        <w:rPr>
          <w:i/>
        </w:rPr>
        <w:instrText xml:space="preserve"> ADDIN ZOTERO_ITEM CSL_CITATION {"citationID":"VWBXyG14","properties":{"formattedCitation":"[42]","plainCitation":"[42]","noteIndex":0},"citationItems":[{"id":155,"uris":["http://zotero.org/users/local/K0ok0GCB/items/M386DUMA"],"uri":["http://zotero.org/users/local/K0ok0GCB/items/M386DUMA"],"itemData":{"id":155,"type":"webpage","title":"sklearn.model_selection.GridSearchCV — scikit-learn 0.24.2 documentation","URL":"https://scikit-learn.org/stable/modules/generated/sklearn.model_selection.GridSearchCV.html","accessed":{"date-parts":[["2021",5,29]]}}}],"schema":"https://github.com/citation-style-language/schema/raw/master/csl-citation.json"} </w:instrText>
      </w:r>
      <w:r>
        <w:rPr>
          <w:i/>
        </w:rPr>
        <w:fldChar w:fldCharType="separate"/>
      </w:r>
      <w:r w:rsidR="000162BE" w:rsidRPr="000162BE">
        <w:rPr>
          <w:rFonts w:cs="Times New Roman"/>
        </w:rPr>
        <w:t>[42]</w:t>
      </w:r>
      <w:r>
        <w:rPr>
          <w:i/>
        </w:rPr>
        <w:fldChar w:fldCharType="end"/>
      </w:r>
      <w:r>
        <w:rPr>
          <w:i/>
        </w:rPr>
        <w:t>.</w:t>
      </w:r>
      <w:r w:rsidR="00500937">
        <w:rPr>
          <w:i/>
        </w:rPr>
        <w:t xml:space="preserve"> </w:t>
      </w:r>
      <w:r w:rsidR="00500937" w:rsidRPr="00500937">
        <w:t xml:space="preserve">Table </w:t>
      </w:r>
      <w:r w:rsidR="00500937" w:rsidRPr="00500937">
        <w:rPr>
          <w:highlight w:val="yellow"/>
        </w:rPr>
        <w:t>1</w:t>
      </w:r>
      <w:r w:rsidR="00500937" w:rsidRPr="00500937">
        <w:t xml:space="preserve"> shows the paramet</w:t>
      </w:r>
      <w:r w:rsidR="00AB3E57">
        <w:t>ers that were decided using that</w:t>
      </w:r>
      <w:r w:rsidR="00500937" w:rsidRPr="00500937">
        <w:t xml:space="preserve"> method and their respective ranges of parameters to take into account.</w:t>
      </w:r>
    </w:p>
    <w:p w14:paraId="5ECBF2A9" w14:textId="3A09405F" w:rsidR="00077D7C" w:rsidRDefault="00077D7C" w:rsidP="00077D7C">
      <w:pPr>
        <w:pStyle w:val="Caption"/>
        <w:keepNext/>
      </w:pPr>
      <w:bookmarkStart w:id="35" w:name="_Toc73519505"/>
      <w:r>
        <w:lastRenderedPageBreak/>
        <w:t xml:space="preserve">Table </w:t>
      </w:r>
      <w:fldSimple w:instr=" SEQ Table \* ARABIC ">
        <w:r>
          <w:rPr>
            <w:noProof/>
          </w:rPr>
          <w:t>2</w:t>
        </w:r>
      </w:fldSimple>
      <w:r w:rsidR="00DD1AE0">
        <w:t xml:space="preserve">. </w:t>
      </w:r>
      <w:r w:rsidRPr="009F1724">
        <w:t xml:space="preserve">Input parameter values of the </w:t>
      </w:r>
      <w:proofErr w:type="spellStart"/>
      <w:r>
        <w:t>GridSearchCV</w:t>
      </w:r>
      <w:proofErr w:type="spellEnd"/>
      <w:r w:rsidR="00DD1AE0">
        <w:t>.</w:t>
      </w:r>
      <w:bookmarkEnd w:id="35"/>
    </w:p>
    <w:tbl>
      <w:tblPr>
        <w:tblStyle w:val="TableGrid0"/>
        <w:tblW w:w="7151" w:type="dxa"/>
        <w:jc w:val="center"/>
        <w:tblInd w:w="0" w:type="dxa"/>
        <w:tblCellMar>
          <w:top w:w="29" w:type="dxa"/>
          <w:left w:w="120" w:type="dxa"/>
          <w:right w:w="115" w:type="dxa"/>
        </w:tblCellMar>
        <w:tblLook w:val="04A0" w:firstRow="1" w:lastRow="0" w:firstColumn="1" w:lastColumn="0" w:noHBand="0" w:noVBand="1"/>
      </w:tblPr>
      <w:tblGrid>
        <w:gridCol w:w="2093"/>
        <w:gridCol w:w="2529"/>
        <w:gridCol w:w="2529"/>
      </w:tblGrid>
      <w:tr w:rsidR="00077D7C" w:rsidRPr="00077D7C" w14:paraId="616A24E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54D8BCA" w14:textId="2CFDD3FD" w:rsidR="00077D7C" w:rsidRPr="00077D7C" w:rsidRDefault="00077D7C" w:rsidP="00077D7C">
            <w:pPr>
              <w:ind w:left="0" w:firstLine="0"/>
            </w:pPr>
            <w:r>
              <w:t xml:space="preserve">ML </w:t>
            </w:r>
            <w:r w:rsidRPr="00077D7C">
              <w:t>model</w:t>
            </w:r>
          </w:p>
        </w:tc>
        <w:tc>
          <w:tcPr>
            <w:tcW w:w="2529" w:type="dxa"/>
            <w:tcBorders>
              <w:top w:val="single" w:sz="3" w:space="0" w:color="000000"/>
              <w:left w:val="single" w:sz="3" w:space="0" w:color="000000"/>
              <w:bottom w:val="single" w:sz="3" w:space="0" w:color="000000"/>
              <w:right w:val="single" w:sz="3" w:space="0" w:color="000000"/>
            </w:tcBorders>
          </w:tcPr>
          <w:p w14:paraId="768F1004" w14:textId="42013960" w:rsidR="00077D7C" w:rsidRPr="00077D7C" w:rsidRDefault="00077D7C" w:rsidP="00077D7C">
            <w:pPr>
              <w:ind w:left="0" w:firstLine="0"/>
            </w:pPr>
            <w:r>
              <w:t>P</w:t>
            </w:r>
            <w:r w:rsidRPr="00077D7C">
              <w:t>arameter</w:t>
            </w:r>
          </w:p>
        </w:tc>
        <w:tc>
          <w:tcPr>
            <w:tcW w:w="2529" w:type="dxa"/>
            <w:tcBorders>
              <w:top w:val="single" w:sz="3" w:space="0" w:color="000000"/>
              <w:left w:val="single" w:sz="3" w:space="0" w:color="000000"/>
              <w:bottom w:val="single" w:sz="3" w:space="0" w:color="000000"/>
              <w:right w:val="single" w:sz="3" w:space="0" w:color="000000"/>
            </w:tcBorders>
          </w:tcPr>
          <w:p w14:paraId="6AF8AF4E" w14:textId="3ECB70A6" w:rsidR="00077D7C" w:rsidRDefault="00077D7C" w:rsidP="00077D7C">
            <w:pPr>
              <w:ind w:left="0" w:firstLine="0"/>
            </w:pPr>
            <w:r>
              <w:t>V</w:t>
            </w:r>
            <w:r w:rsidRPr="00077D7C">
              <w:t>alues</w:t>
            </w:r>
          </w:p>
        </w:tc>
      </w:tr>
      <w:tr w:rsidR="00077D7C" w:rsidRPr="00077D7C" w14:paraId="7C630E2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40162BD9" w14:textId="5DE08B41" w:rsidR="00077D7C" w:rsidRDefault="00077D7C" w:rsidP="00077D7C">
            <w:pPr>
              <w:ind w:left="0" w:firstLine="0"/>
            </w:pPr>
            <w:r w:rsidRPr="00077D7C">
              <w:t>DT</w:t>
            </w:r>
          </w:p>
        </w:tc>
        <w:tc>
          <w:tcPr>
            <w:tcW w:w="2529" w:type="dxa"/>
            <w:tcBorders>
              <w:top w:val="single" w:sz="3" w:space="0" w:color="000000"/>
              <w:left w:val="single" w:sz="3" w:space="0" w:color="000000"/>
              <w:bottom w:val="single" w:sz="3" w:space="0" w:color="000000"/>
              <w:right w:val="single" w:sz="3" w:space="0" w:color="000000"/>
            </w:tcBorders>
          </w:tcPr>
          <w:p w14:paraId="14D9D2DB" w14:textId="22AF11D0" w:rsidR="00077D7C" w:rsidRPr="00077D7C" w:rsidRDefault="00077D7C" w:rsidP="00077D7C">
            <w:pPr>
              <w:ind w:left="0" w:firstLine="0"/>
              <w:rPr>
                <w:i/>
              </w:rPr>
            </w:pPr>
            <w:proofErr w:type="spellStart"/>
            <w:r w:rsidRPr="00077D7C">
              <w:rPr>
                <w:i/>
              </w:rPr>
              <w:t>max_depth</w:t>
            </w:r>
            <w:proofErr w:type="spellEnd"/>
          </w:p>
        </w:tc>
        <w:tc>
          <w:tcPr>
            <w:tcW w:w="2529" w:type="dxa"/>
            <w:tcBorders>
              <w:top w:val="single" w:sz="3" w:space="0" w:color="000000"/>
              <w:left w:val="single" w:sz="3" w:space="0" w:color="000000"/>
              <w:bottom w:val="single" w:sz="3" w:space="0" w:color="000000"/>
              <w:right w:val="single" w:sz="3" w:space="0" w:color="000000"/>
            </w:tcBorders>
          </w:tcPr>
          <w:p w14:paraId="2D9D08B0" w14:textId="758BF042" w:rsidR="00077D7C" w:rsidRDefault="00077D7C" w:rsidP="00077D7C">
            <w:pPr>
              <w:ind w:left="0" w:firstLine="0"/>
            </w:pPr>
            <w:r>
              <w:t xml:space="preserve">10-110 </w:t>
            </w:r>
            <w:r w:rsidRPr="00077D7C">
              <w:t>with jumps of 10</w:t>
            </w:r>
          </w:p>
        </w:tc>
      </w:tr>
      <w:tr w:rsidR="00077D7C" w:rsidRPr="00077D7C" w14:paraId="016B4771"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7F2282D8" w14:textId="064FBBFD" w:rsidR="00077D7C" w:rsidRDefault="00077D7C" w:rsidP="00077D7C">
            <w:pPr>
              <w:ind w:left="0" w:firstLine="0"/>
            </w:pPr>
            <w:r w:rsidRPr="00077D7C">
              <w:t>RF</w:t>
            </w:r>
          </w:p>
        </w:tc>
        <w:tc>
          <w:tcPr>
            <w:tcW w:w="2529" w:type="dxa"/>
            <w:tcBorders>
              <w:top w:val="single" w:sz="3" w:space="0" w:color="000000"/>
              <w:left w:val="single" w:sz="3" w:space="0" w:color="000000"/>
              <w:bottom w:val="single" w:sz="3" w:space="0" w:color="000000"/>
              <w:right w:val="single" w:sz="3" w:space="0" w:color="000000"/>
            </w:tcBorders>
          </w:tcPr>
          <w:p w14:paraId="1AF4EBF8"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A029DC4" w14:textId="17953A15" w:rsidR="00077D7C" w:rsidRDefault="00077D7C" w:rsidP="00077D7C">
            <w:pPr>
              <w:ind w:left="0" w:firstLine="0"/>
            </w:pPr>
          </w:p>
        </w:tc>
      </w:tr>
      <w:tr w:rsidR="00077D7C" w:rsidRPr="00077D7C" w14:paraId="0965B7EB"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0BA0685C" w14:textId="3FF9A583" w:rsidR="00077D7C" w:rsidRDefault="00077D7C" w:rsidP="00077D7C">
            <w:pPr>
              <w:ind w:left="0" w:firstLine="0"/>
            </w:pPr>
            <w:r w:rsidRPr="00077D7C">
              <w:t>SVR</w:t>
            </w:r>
          </w:p>
        </w:tc>
        <w:tc>
          <w:tcPr>
            <w:tcW w:w="2529" w:type="dxa"/>
            <w:tcBorders>
              <w:top w:val="single" w:sz="3" w:space="0" w:color="000000"/>
              <w:left w:val="single" w:sz="3" w:space="0" w:color="000000"/>
              <w:bottom w:val="single" w:sz="3" w:space="0" w:color="000000"/>
              <w:right w:val="single" w:sz="3" w:space="0" w:color="000000"/>
            </w:tcBorders>
          </w:tcPr>
          <w:p w14:paraId="342CDAF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23D04EA4" w14:textId="24ABF911" w:rsidR="00077D7C" w:rsidRDefault="00077D7C" w:rsidP="00077D7C">
            <w:pPr>
              <w:ind w:left="0" w:firstLine="0"/>
            </w:pPr>
          </w:p>
        </w:tc>
      </w:tr>
      <w:tr w:rsidR="00077D7C" w:rsidRPr="00077D7C" w14:paraId="60C48D90"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1E4D7566" w14:textId="77A1E8B1"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6BC905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C9D7CAC" w14:textId="3F4E26B3" w:rsidR="00077D7C" w:rsidRDefault="00077D7C" w:rsidP="00077D7C">
            <w:pPr>
              <w:ind w:left="0" w:firstLine="0"/>
            </w:pPr>
          </w:p>
        </w:tc>
      </w:tr>
      <w:tr w:rsidR="00077D7C" w:rsidRPr="00077D7C" w14:paraId="432E6633"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F77C2E9" w14:textId="0F686FC9"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3FE9D475"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07D54E3" w14:textId="1D314D5D" w:rsidR="00077D7C" w:rsidRDefault="00077D7C" w:rsidP="00077D7C">
            <w:pPr>
              <w:ind w:left="0" w:firstLine="0"/>
            </w:pPr>
          </w:p>
        </w:tc>
      </w:tr>
    </w:tbl>
    <w:p w14:paraId="1568B3E1" w14:textId="38A2ED56" w:rsidR="00077D7C" w:rsidRDefault="00077D7C" w:rsidP="00077D7C">
      <w:pPr>
        <w:ind w:left="0" w:firstLine="0"/>
        <w:rPr>
          <w:b/>
          <w:bCs/>
        </w:rPr>
      </w:pPr>
    </w:p>
    <w:p w14:paraId="5D77CB71" w14:textId="34D7B0A2" w:rsidR="00DD1AE0" w:rsidRPr="00077D7C" w:rsidRDefault="00DD1AE0" w:rsidP="00DD1AE0">
      <w:r>
        <w:t xml:space="preserve">It can be seen from Figure </w:t>
      </w:r>
      <w:r w:rsidRPr="00DD1AE0">
        <w:rPr>
          <w:highlight w:val="yellow"/>
        </w:rPr>
        <w:t>x</w:t>
      </w:r>
      <w:r w:rsidRPr="00DD1AE0">
        <w:t xml:space="preserve"> that</w:t>
      </w:r>
    </w:p>
    <w:p w14:paraId="0FA37C42" w14:textId="2DE0FE10" w:rsidR="00DF60AB" w:rsidRDefault="00DD1AE0" w:rsidP="00DD1AE0">
      <w:pPr>
        <w:pStyle w:val="Heading2"/>
        <w:numPr>
          <w:ilvl w:val="0"/>
          <w:numId w:val="15"/>
        </w:numPr>
        <w:ind w:left="1834"/>
      </w:pPr>
      <w:bookmarkStart w:id="36" w:name="_Toc73523532"/>
      <w:r>
        <w:t>ANALYSIS OF ML MODELS</w:t>
      </w:r>
      <w:bookmarkEnd w:id="36"/>
    </w:p>
    <w:p w14:paraId="337AA1CB" w14:textId="7A8C3BCB" w:rsidR="00F93B13" w:rsidRDefault="00F93B13" w:rsidP="00DD1AE0">
      <w:pPr>
        <w:pStyle w:val="Heading2"/>
        <w:numPr>
          <w:ilvl w:val="0"/>
          <w:numId w:val="15"/>
        </w:numPr>
        <w:ind w:left="1834"/>
      </w:pPr>
      <w:bookmarkStart w:id="37" w:name="_Toc73523533"/>
      <w:commentRangeStart w:id="38"/>
      <w:r>
        <w:t>R</w:t>
      </w:r>
      <w:r w:rsidR="00DD1AE0">
        <w:t>ESULTS</w:t>
      </w:r>
      <w:commentRangeEnd w:id="38"/>
      <w:r w:rsidR="00466B8E">
        <w:rPr>
          <w:rStyle w:val="CommentReference"/>
          <w:rFonts w:ascii="Times New Roman" w:eastAsiaTheme="minorHAnsi" w:hAnsi="Times New Roman" w:cstheme="minorBidi"/>
        </w:rPr>
        <w:commentReference w:id="38"/>
      </w:r>
      <w:bookmarkEnd w:id="37"/>
    </w:p>
    <w:p w14:paraId="64117DF0" w14:textId="2FA2BD56" w:rsidR="006B1235" w:rsidRPr="006B1235" w:rsidRDefault="006B1235" w:rsidP="00F93B13"/>
    <w:p w14:paraId="53B8A061" w14:textId="573166F7" w:rsidR="00F5335C" w:rsidRDefault="00B93403" w:rsidP="00B93403">
      <w:pPr>
        <w:pStyle w:val="Heading1"/>
        <w:rPr>
          <w:rFonts w:eastAsiaTheme="minorEastAsia"/>
        </w:rPr>
      </w:pPr>
      <w:bookmarkStart w:id="39" w:name="_Toc73523534"/>
      <w:r>
        <w:rPr>
          <w:rFonts w:eastAsiaTheme="minorEastAsia"/>
        </w:rPr>
        <w:t>References</w:t>
      </w:r>
      <w:bookmarkEnd w:id="39"/>
    </w:p>
    <w:p w14:paraId="335921E9" w14:textId="77777777" w:rsidR="000162BE" w:rsidRPr="000162BE" w:rsidRDefault="00F5335C" w:rsidP="000162BE">
      <w:pPr>
        <w:pStyle w:val="Bibliography"/>
        <w:rPr>
          <w:rFonts w:ascii="Calibri" w:hAnsi="Calibri" w:cs="Calibri"/>
        </w:rPr>
      </w:pPr>
      <w:r>
        <w:rPr>
          <w:rFonts w:eastAsiaTheme="minorEastAsia"/>
        </w:rPr>
        <w:fldChar w:fldCharType="begin"/>
      </w:r>
      <w:r w:rsidR="000162BE">
        <w:rPr>
          <w:rFonts w:eastAsiaTheme="minorEastAsia"/>
        </w:rPr>
        <w:instrText xml:space="preserve"> ADDIN ZOTERO_BIBL {"uncited":[],"omitted":[],"custom":[]} CSL_BIBLIOGRAPHY </w:instrText>
      </w:r>
      <w:r>
        <w:rPr>
          <w:rFonts w:eastAsiaTheme="minorEastAsia"/>
        </w:rPr>
        <w:fldChar w:fldCharType="separate"/>
      </w:r>
      <w:r w:rsidR="000162BE" w:rsidRPr="000162BE">
        <w:rPr>
          <w:rFonts w:ascii="Calibri" w:hAnsi="Calibri" w:cs="Calibri"/>
        </w:rPr>
        <w:t>[1]</w:t>
      </w:r>
      <w:r w:rsidR="000162BE" w:rsidRPr="000162BE">
        <w:rPr>
          <w:rFonts w:ascii="Calibri" w:hAnsi="Calibri" w:cs="Calibri"/>
        </w:rPr>
        <w:tab/>
        <w:t xml:space="preserve">Z. Zhang </w:t>
      </w:r>
      <w:r w:rsidR="000162BE" w:rsidRPr="000162BE">
        <w:rPr>
          <w:rFonts w:ascii="Calibri" w:hAnsi="Calibri" w:cs="Calibri"/>
          <w:i/>
          <w:iCs/>
        </w:rPr>
        <w:t>et al.</w:t>
      </w:r>
      <w:r w:rsidR="000162BE" w:rsidRPr="000162BE">
        <w:rPr>
          <w:rFonts w:ascii="Calibri" w:hAnsi="Calibri" w:cs="Calibri"/>
        </w:rPr>
        <w:t xml:space="preserve">, “6G Wireless Networks: Vision, Requirements, Architecture, and Key Technologies,” </w:t>
      </w:r>
      <w:r w:rsidR="000162BE" w:rsidRPr="000162BE">
        <w:rPr>
          <w:rFonts w:ascii="Calibri" w:hAnsi="Calibri" w:cs="Calibri"/>
          <w:i/>
          <w:iCs/>
        </w:rPr>
        <w:t>IEEE Veh. Technol. Mag.</w:t>
      </w:r>
      <w:r w:rsidR="000162BE" w:rsidRPr="000162BE">
        <w:rPr>
          <w:rFonts w:ascii="Calibri" w:hAnsi="Calibri" w:cs="Calibri"/>
        </w:rPr>
        <w:t>, vol. 14, no. 3, pp. 28–41, Sep. 2019, doi: 10.1109/MVT.2019.2921208.</w:t>
      </w:r>
    </w:p>
    <w:p w14:paraId="7D76C813" w14:textId="77777777" w:rsidR="000162BE" w:rsidRPr="000162BE" w:rsidRDefault="000162BE" w:rsidP="000162BE">
      <w:pPr>
        <w:pStyle w:val="Bibliography"/>
        <w:rPr>
          <w:rFonts w:ascii="Calibri" w:hAnsi="Calibri" w:cs="Calibri"/>
        </w:rPr>
      </w:pPr>
      <w:r w:rsidRPr="000162BE">
        <w:rPr>
          <w:rFonts w:ascii="Calibri" w:hAnsi="Calibri" w:cs="Calibri"/>
        </w:rPr>
        <w:t>[2]</w:t>
      </w:r>
      <w:r w:rsidRPr="000162BE">
        <w:rPr>
          <w:rFonts w:ascii="Calibri" w:hAnsi="Calibri" w:cs="Calibri"/>
        </w:rPr>
        <w:tab/>
        <w:t xml:space="preserve">B. Zong, C. Fan, X. Wang, X. Duan, B. Wang, and J. Wang, “6G Technologies: Key Drivers, Core Requirements, System Architectures, and Enabling Technologies,” </w:t>
      </w:r>
      <w:r w:rsidRPr="000162BE">
        <w:rPr>
          <w:rFonts w:ascii="Calibri" w:hAnsi="Calibri" w:cs="Calibri"/>
          <w:i/>
          <w:iCs/>
        </w:rPr>
        <w:t>IEEE Veh. Technol. Mag.</w:t>
      </w:r>
      <w:r w:rsidRPr="000162BE">
        <w:rPr>
          <w:rFonts w:ascii="Calibri" w:hAnsi="Calibri" w:cs="Calibri"/>
        </w:rPr>
        <w:t>, vol. 14, no. 3, pp. 18–27, Sep. 2019, doi: 10.1109/MVT.2019.2921398.</w:t>
      </w:r>
    </w:p>
    <w:p w14:paraId="50E67856" w14:textId="77777777" w:rsidR="000162BE" w:rsidRPr="000162BE" w:rsidRDefault="000162BE" w:rsidP="000162BE">
      <w:pPr>
        <w:pStyle w:val="Bibliography"/>
        <w:rPr>
          <w:rFonts w:ascii="Calibri" w:hAnsi="Calibri" w:cs="Calibri"/>
        </w:rPr>
      </w:pPr>
      <w:r w:rsidRPr="000162BE">
        <w:rPr>
          <w:rFonts w:ascii="Calibri" w:hAnsi="Calibri" w:cs="Calibri"/>
        </w:rPr>
        <w:t>[3]</w:t>
      </w:r>
      <w:r w:rsidRPr="000162BE">
        <w:rPr>
          <w:rFonts w:ascii="Calibri" w:hAnsi="Calibri" w:cs="Calibri"/>
        </w:rPr>
        <w:tab/>
        <w:t xml:space="preserve">M. Z. Chowdhury, Md. Shahjalal, S. Ahmed, and Y. M. Jang, “6G Wireless Communication Systems: Applications, Requirements, Technologies, Challenges, and Research Directions,” </w:t>
      </w:r>
      <w:r w:rsidRPr="000162BE">
        <w:rPr>
          <w:rFonts w:ascii="Calibri" w:hAnsi="Calibri" w:cs="Calibri"/>
          <w:i/>
          <w:iCs/>
        </w:rPr>
        <w:t>IEEE Open J. Commun. Soc.</w:t>
      </w:r>
      <w:r w:rsidRPr="000162BE">
        <w:rPr>
          <w:rFonts w:ascii="Calibri" w:hAnsi="Calibri" w:cs="Calibri"/>
        </w:rPr>
        <w:t>, vol. 1, pp. 957–975, 2020, doi: 10.1109/OJCOMS.2020.3010270.</w:t>
      </w:r>
    </w:p>
    <w:p w14:paraId="34A369C3" w14:textId="77777777" w:rsidR="000162BE" w:rsidRPr="000162BE" w:rsidRDefault="000162BE" w:rsidP="000162BE">
      <w:pPr>
        <w:pStyle w:val="Bibliography"/>
        <w:rPr>
          <w:rFonts w:ascii="Calibri" w:hAnsi="Calibri" w:cs="Calibri"/>
        </w:rPr>
      </w:pPr>
      <w:r w:rsidRPr="000162BE">
        <w:rPr>
          <w:rFonts w:ascii="Calibri" w:hAnsi="Calibri" w:cs="Calibri"/>
        </w:rPr>
        <w:t>[4]</w:t>
      </w:r>
      <w:r w:rsidRPr="000162BE">
        <w:rPr>
          <w:rFonts w:ascii="Calibri" w:hAnsi="Calibri" w:cs="Calibri"/>
        </w:rPr>
        <w:tab/>
        <w:t xml:space="preserve">S. Elmeadawy and R. M. Shubair, “Enabling Technologies For 6g Future Wireless Communications: Opportunities And Challenges,” </w:t>
      </w:r>
      <w:r w:rsidRPr="000162BE">
        <w:rPr>
          <w:rFonts w:ascii="Calibri" w:hAnsi="Calibri" w:cs="Calibri"/>
          <w:i/>
          <w:iCs/>
        </w:rPr>
        <w:t>ArXiv200206068 Eess</w:t>
      </w:r>
      <w:r w:rsidRPr="000162BE">
        <w:rPr>
          <w:rFonts w:ascii="Calibri" w:hAnsi="Calibri" w:cs="Calibri"/>
        </w:rPr>
        <w:t>, Feb. 2020, Accessed: May 12, 2021. [Online]. Available: http://arxiv.org/abs/2002.06068</w:t>
      </w:r>
    </w:p>
    <w:p w14:paraId="7C1D349A" w14:textId="77777777" w:rsidR="000162BE" w:rsidRPr="000162BE" w:rsidRDefault="000162BE" w:rsidP="000162BE">
      <w:pPr>
        <w:pStyle w:val="Bibliography"/>
        <w:rPr>
          <w:rFonts w:ascii="Calibri" w:hAnsi="Calibri" w:cs="Calibri"/>
        </w:rPr>
      </w:pPr>
      <w:r w:rsidRPr="000162BE">
        <w:rPr>
          <w:rFonts w:ascii="Calibri" w:hAnsi="Calibri" w:cs="Calibri"/>
        </w:rPr>
        <w:t>[5]</w:t>
      </w:r>
      <w:r w:rsidRPr="000162BE">
        <w:rPr>
          <w:rFonts w:ascii="Calibri" w:hAnsi="Calibri" w:cs="Calibri"/>
        </w:rPr>
        <w:tab/>
        <w:t xml:space="preserve">R. Avtar and T. Watanabe, Eds., </w:t>
      </w:r>
      <w:r w:rsidRPr="000162BE">
        <w:rPr>
          <w:rFonts w:ascii="Calibri" w:hAnsi="Calibri" w:cs="Calibri"/>
          <w:i/>
          <w:iCs/>
        </w:rPr>
        <w:t>Unmanned Aerial Vehicle: Applications in Agriculture and Environment</w:t>
      </w:r>
      <w:r w:rsidRPr="000162BE">
        <w:rPr>
          <w:rFonts w:ascii="Calibri" w:hAnsi="Calibri" w:cs="Calibri"/>
        </w:rPr>
        <w:t>. Cham: Springer International Publishing, 2020. doi: 10.1007/978-3-030-27157-2.</w:t>
      </w:r>
    </w:p>
    <w:p w14:paraId="07780530" w14:textId="77777777" w:rsidR="000162BE" w:rsidRPr="000162BE" w:rsidRDefault="000162BE" w:rsidP="000162BE">
      <w:pPr>
        <w:pStyle w:val="Bibliography"/>
        <w:rPr>
          <w:rFonts w:ascii="Calibri" w:hAnsi="Calibri" w:cs="Calibri"/>
        </w:rPr>
      </w:pPr>
      <w:r w:rsidRPr="000162BE">
        <w:rPr>
          <w:rFonts w:ascii="Calibri" w:hAnsi="Calibri" w:cs="Calibri"/>
        </w:rPr>
        <w:t>[6]</w:t>
      </w:r>
      <w:r w:rsidRPr="000162BE">
        <w:rPr>
          <w:rFonts w:ascii="Calibri" w:hAnsi="Calibri" w:cs="Calibri"/>
        </w:rPr>
        <w:tab/>
        <w:t xml:space="preserve">M. S. Allahham, T. Khattab, and A. Mohamed, “Deep Learning for RF-Based Drone Detection and Identification: A Multi-Channel 1-D Convolutional Neural Networks Approach,” in </w:t>
      </w:r>
      <w:r w:rsidRPr="000162BE">
        <w:rPr>
          <w:rFonts w:ascii="Calibri" w:hAnsi="Calibri" w:cs="Calibri"/>
          <w:i/>
          <w:iCs/>
        </w:rPr>
        <w:t>2020 IEEE International Conference on Informatics, IoT, and Enabling Technologies (ICIoT)</w:t>
      </w:r>
      <w:r w:rsidRPr="000162BE">
        <w:rPr>
          <w:rFonts w:ascii="Calibri" w:hAnsi="Calibri" w:cs="Calibri"/>
        </w:rPr>
        <w:t>, Doha, Qatar, Feb. 2020, pp. 112–117. doi: 10.1109/ICIoT48696.2020.9089657.</w:t>
      </w:r>
    </w:p>
    <w:p w14:paraId="226BC50D" w14:textId="77777777" w:rsidR="000162BE" w:rsidRPr="000162BE" w:rsidRDefault="000162BE" w:rsidP="000162BE">
      <w:pPr>
        <w:pStyle w:val="Bibliography"/>
        <w:rPr>
          <w:rFonts w:ascii="Calibri" w:hAnsi="Calibri" w:cs="Calibri"/>
        </w:rPr>
      </w:pPr>
      <w:r w:rsidRPr="000162BE">
        <w:rPr>
          <w:rFonts w:ascii="Calibri" w:hAnsi="Calibri" w:cs="Calibri"/>
        </w:rPr>
        <w:t>[7]</w:t>
      </w:r>
      <w:r w:rsidRPr="000162BE">
        <w:rPr>
          <w:rFonts w:ascii="Calibri" w:hAnsi="Calibri" w:cs="Calibri"/>
        </w:rPr>
        <w:tab/>
        <w:t xml:space="preserve">H. Shakhatreh </w:t>
      </w:r>
      <w:r w:rsidRPr="000162BE">
        <w:rPr>
          <w:rFonts w:ascii="Calibri" w:hAnsi="Calibri" w:cs="Calibri"/>
          <w:i/>
          <w:iCs/>
        </w:rPr>
        <w:t>et al.</w:t>
      </w:r>
      <w:r w:rsidRPr="000162BE">
        <w:rPr>
          <w:rFonts w:ascii="Calibri" w:hAnsi="Calibri" w:cs="Calibri"/>
        </w:rPr>
        <w:t xml:space="preserve">, “Unmanned Aerial Vehicles (UAVs): A Survey on Civil Applications and Key Research Challenges,” </w:t>
      </w:r>
      <w:r w:rsidRPr="000162BE">
        <w:rPr>
          <w:rFonts w:ascii="Calibri" w:hAnsi="Calibri" w:cs="Calibri"/>
          <w:i/>
          <w:iCs/>
        </w:rPr>
        <w:t>IEEE Access</w:t>
      </w:r>
      <w:r w:rsidRPr="000162BE">
        <w:rPr>
          <w:rFonts w:ascii="Calibri" w:hAnsi="Calibri" w:cs="Calibri"/>
        </w:rPr>
        <w:t>, vol. 7, pp. 48572–48634, 2019, doi: 10.1109/ACCESS.2019.2909530.</w:t>
      </w:r>
    </w:p>
    <w:p w14:paraId="1B73498F" w14:textId="77777777" w:rsidR="000162BE" w:rsidRPr="000162BE" w:rsidRDefault="000162BE" w:rsidP="000162BE">
      <w:pPr>
        <w:pStyle w:val="Bibliography"/>
        <w:rPr>
          <w:rFonts w:ascii="Calibri" w:hAnsi="Calibri" w:cs="Calibri"/>
        </w:rPr>
      </w:pPr>
      <w:r w:rsidRPr="000162BE">
        <w:rPr>
          <w:rFonts w:ascii="Calibri" w:hAnsi="Calibri" w:cs="Calibri"/>
        </w:rPr>
        <w:t>[8]</w:t>
      </w:r>
      <w:r w:rsidRPr="000162BE">
        <w:rPr>
          <w:rFonts w:ascii="Calibri" w:hAnsi="Calibri" w:cs="Calibri"/>
        </w:rPr>
        <w:tab/>
        <w:t>“Lufthansa jet and drone nearly collide near LAX - Los Angeles Times.” https://www.latimes.com/local/lanow/la-me-ln-drone-near-miss-lax-20160318-story.html (accessed May 13, 2021).</w:t>
      </w:r>
    </w:p>
    <w:p w14:paraId="30D9B184" w14:textId="77777777" w:rsidR="000162BE" w:rsidRPr="000162BE" w:rsidRDefault="000162BE" w:rsidP="000162BE">
      <w:pPr>
        <w:pStyle w:val="Bibliography"/>
        <w:rPr>
          <w:rFonts w:ascii="Calibri" w:hAnsi="Calibri" w:cs="Calibri"/>
        </w:rPr>
      </w:pPr>
      <w:r w:rsidRPr="000162BE">
        <w:rPr>
          <w:rFonts w:ascii="Calibri" w:hAnsi="Calibri" w:cs="Calibri"/>
        </w:rPr>
        <w:t>[9]</w:t>
      </w:r>
      <w:r w:rsidRPr="000162BE">
        <w:rPr>
          <w:rFonts w:ascii="Calibri" w:hAnsi="Calibri" w:cs="Calibri"/>
        </w:rPr>
        <w:tab/>
        <w:t xml:space="preserve">R. K. Miranda, D. A. Ando, J. P. C. L. da Costa, and M. T. de Oliveira, “Enhanced Direction of Arrival Estimation via Received Signal Strength of Directional Antennas,” in </w:t>
      </w:r>
      <w:r w:rsidRPr="000162BE">
        <w:rPr>
          <w:rFonts w:ascii="Calibri" w:hAnsi="Calibri" w:cs="Calibri"/>
          <w:i/>
          <w:iCs/>
        </w:rPr>
        <w:t>2018 IEEE International Symposium on Signal Processing and Information Technology (ISSPIT)</w:t>
      </w:r>
      <w:r w:rsidRPr="000162BE">
        <w:rPr>
          <w:rFonts w:ascii="Calibri" w:hAnsi="Calibri" w:cs="Calibri"/>
        </w:rPr>
        <w:t>, Louisville, KY, USA, Dec. 2018, pp. 162–167. doi: 10.1109/ISSPIT.2018.8642668.</w:t>
      </w:r>
    </w:p>
    <w:p w14:paraId="2A7BE222" w14:textId="77777777" w:rsidR="000162BE" w:rsidRPr="000162BE" w:rsidRDefault="000162BE" w:rsidP="000162BE">
      <w:pPr>
        <w:pStyle w:val="Bibliography"/>
        <w:rPr>
          <w:rFonts w:ascii="Calibri" w:hAnsi="Calibri" w:cs="Calibri"/>
        </w:rPr>
      </w:pPr>
      <w:r w:rsidRPr="000162BE">
        <w:rPr>
          <w:rFonts w:ascii="Calibri" w:hAnsi="Calibri" w:cs="Calibri"/>
        </w:rPr>
        <w:t>[10]</w:t>
      </w:r>
      <w:r w:rsidRPr="000162BE">
        <w:rPr>
          <w:rFonts w:ascii="Calibri" w:hAnsi="Calibri" w:cs="Calibri"/>
        </w:rPr>
        <w:tab/>
        <w:t xml:space="preserve">M. Pesavento and A. B. Gershman, “Maximum-likelihood direction-of-arrival estimation in the presence of unknown nonuniform noise,” </w:t>
      </w:r>
      <w:r w:rsidRPr="000162BE">
        <w:rPr>
          <w:rFonts w:ascii="Calibri" w:hAnsi="Calibri" w:cs="Calibri"/>
          <w:i/>
          <w:iCs/>
        </w:rPr>
        <w:t>IEEE Trans. Signal Process.</w:t>
      </w:r>
      <w:r w:rsidRPr="000162BE">
        <w:rPr>
          <w:rFonts w:ascii="Calibri" w:hAnsi="Calibri" w:cs="Calibri"/>
        </w:rPr>
        <w:t>, vol. 49, no. 7, pp. 1310–1324, Jul. 2001, doi: 10.1109/78.928686.</w:t>
      </w:r>
    </w:p>
    <w:p w14:paraId="6D9EE946" w14:textId="77777777" w:rsidR="000162BE" w:rsidRPr="000162BE" w:rsidRDefault="000162BE" w:rsidP="000162BE">
      <w:pPr>
        <w:pStyle w:val="Bibliography"/>
        <w:rPr>
          <w:rFonts w:ascii="Calibri" w:hAnsi="Calibri" w:cs="Calibri"/>
        </w:rPr>
      </w:pPr>
      <w:r w:rsidRPr="000162BE">
        <w:rPr>
          <w:rFonts w:ascii="Calibri" w:hAnsi="Calibri" w:cs="Calibri"/>
        </w:rPr>
        <w:t>[11]</w:t>
      </w:r>
      <w:r w:rsidRPr="000162BE">
        <w:rPr>
          <w:rFonts w:ascii="Calibri" w:hAnsi="Calibri" w:cs="Calibri"/>
        </w:rPr>
        <w:tab/>
        <w:t xml:space="preserve">F. Athley, “Threshold region performance of maximum likelihood direction of arrival estimators,” </w:t>
      </w:r>
      <w:r w:rsidRPr="000162BE">
        <w:rPr>
          <w:rFonts w:ascii="Calibri" w:hAnsi="Calibri" w:cs="Calibri"/>
          <w:i/>
          <w:iCs/>
        </w:rPr>
        <w:t>IEEE Trans. Signal Process.</w:t>
      </w:r>
      <w:r w:rsidRPr="000162BE">
        <w:rPr>
          <w:rFonts w:ascii="Calibri" w:hAnsi="Calibri" w:cs="Calibri"/>
        </w:rPr>
        <w:t>, vol. 53, no. 4, pp. 1359–1373, Apr. 2005, doi: 10.1109/TSP.2005.843717.</w:t>
      </w:r>
    </w:p>
    <w:p w14:paraId="046801BE" w14:textId="77777777" w:rsidR="000162BE" w:rsidRPr="000162BE" w:rsidRDefault="000162BE" w:rsidP="000162BE">
      <w:pPr>
        <w:pStyle w:val="Bibliography"/>
        <w:rPr>
          <w:rFonts w:ascii="Calibri" w:hAnsi="Calibri" w:cs="Calibri"/>
        </w:rPr>
      </w:pPr>
      <w:r w:rsidRPr="000162BE">
        <w:rPr>
          <w:rFonts w:ascii="Calibri" w:hAnsi="Calibri" w:cs="Calibri"/>
        </w:rPr>
        <w:t>[12]</w:t>
      </w:r>
      <w:r w:rsidRPr="000162BE">
        <w:rPr>
          <w:rFonts w:ascii="Calibri" w:hAnsi="Calibri" w:cs="Calibri"/>
        </w:rPr>
        <w:tab/>
        <w:t xml:space="preserve">X. Xu, X. Wei, and Z. Ye, “DOA Estimation Based on Sparse Signal Recovery Utilizing Weighted $l_{1}$-Norm Penalty,” </w:t>
      </w:r>
      <w:r w:rsidRPr="000162BE">
        <w:rPr>
          <w:rFonts w:ascii="Calibri" w:hAnsi="Calibri" w:cs="Calibri"/>
          <w:i/>
          <w:iCs/>
        </w:rPr>
        <w:t>IEEE Signal Process. Lett.</w:t>
      </w:r>
      <w:r w:rsidRPr="000162BE">
        <w:rPr>
          <w:rFonts w:ascii="Calibri" w:hAnsi="Calibri" w:cs="Calibri"/>
        </w:rPr>
        <w:t>, vol. 19, no. 3, pp. 155–158, Mar. 2012, doi: 10.1109/LSP.2012.2183592.</w:t>
      </w:r>
    </w:p>
    <w:p w14:paraId="25178B4D" w14:textId="77777777" w:rsidR="000162BE" w:rsidRPr="000162BE" w:rsidRDefault="000162BE" w:rsidP="000162BE">
      <w:pPr>
        <w:pStyle w:val="Bibliography"/>
        <w:rPr>
          <w:rFonts w:ascii="Calibri" w:hAnsi="Calibri" w:cs="Calibri"/>
        </w:rPr>
      </w:pPr>
      <w:r w:rsidRPr="000162BE">
        <w:rPr>
          <w:rFonts w:ascii="Calibri" w:hAnsi="Calibri" w:cs="Calibri"/>
        </w:rPr>
        <w:t>[13]</w:t>
      </w:r>
      <w:r w:rsidRPr="000162BE">
        <w:rPr>
          <w:rFonts w:ascii="Calibri" w:hAnsi="Calibri" w:cs="Calibri"/>
        </w:rPr>
        <w:tab/>
        <w:t xml:space="preserve">D. Malioutov, M. Cetin, and A. S. Willsky, “A sparse signal reconstruction perspective for source localization with sensor arrays,” </w:t>
      </w:r>
      <w:r w:rsidRPr="000162BE">
        <w:rPr>
          <w:rFonts w:ascii="Calibri" w:hAnsi="Calibri" w:cs="Calibri"/>
          <w:i/>
          <w:iCs/>
        </w:rPr>
        <w:t>IEEE Trans. Signal Process.</w:t>
      </w:r>
      <w:r w:rsidRPr="000162BE">
        <w:rPr>
          <w:rFonts w:ascii="Calibri" w:hAnsi="Calibri" w:cs="Calibri"/>
        </w:rPr>
        <w:t>, vol. 53, no. 8, pp. 3010–3022, Aug. 2005, doi: 10.1109/TSP.2005.850882.</w:t>
      </w:r>
    </w:p>
    <w:p w14:paraId="1347C212" w14:textId="77777777" w:rsidR="000162BE" w:rsidRPr="000162BE" w:rsidRDefault="000162BE" w:rsidP="000162BE">
      <w:pPr>
        <w:pStyle w:val="Bibliography"/>
        <w:rPr>
          <w:rFonts w:ascii="Calibri" w:hAnsi="Calibri" w:cs="Calibri"/>
        </w:rPr>
      </w:pPr>
      <w:r w:rsidRPr="000162BE">
        <w:rPr>
          <w:rFonts w:ascii="Calibri" w:hAnsi="Calibri" w:cs="Calibri"/>
        </w:rPr>
        <w:t>[14]</w:t>
      </w:r>
      <w:r w:rsidRPr="000162BE">
        <w:rPr>
          <w:rFonts w:ascii="Calibri" w:hAnsi="Calibri" w:cs="Calibri"/>
        </w:rPr>
        <w:tab/>
        <w:t xml:space="preserve">M. S. Lobo, L. Vandenberghe, S. Boyd, and H. Lebret, “Applications of second-order cone programming,” </w:t>
      </w:r>
      <w:r w:rsidRPr="000162BE">
        <w:rPr>
          <w:rFonts w:ascii="Calibri" w:hAnsi="Calibri" w:cs="Calibri"/>
          <w:i/>
          <w:iCs/>
        </w:rPr>
        <w:t>Linear Algebra Its Appl.</w:t>
      </w:r>
      <w:r w:rsidRPr="000162BE">
        <w:rPr>
          <w:rFonts w:ascii="Calibri" w:hAnsi="Calibri" w:cs="Calibri"/>
        </w:rPr>
        <w:t>, vol. 284, no. 1–3, pp. 193–228, Nov. 1998, doi: 10.1016/S0024-3795(98)10032-0.</w:t>
      </w:r>
    </w:p>
    <w:p w14:paraId="42ECEFC0" w14:textId="77777777" w:rsidR="000162BE" w:rsidRPr="000162BE" w:rsidRDefault="000162BE" w:rsidP="000162BE">
      <w:pPr>
        <w:pStyle w:val="Bibliography"/>
        <w:rPr>
          <w:rFonts w:ascii="Calibri" w:hAnsi="Calibri" w:cs="Calibri"/>
        </w:rPr>
      </w:pPr>
      <w:r w:rsidRPr="000162BE">
        <w:rPr>
          <w:rFonts w:ascii="Calibri" w:hAnsi="Calibri" w:cs="Calibri"/>
        </w:rPr>
        <w:t>[15]</w:t>
      </w:r>
      <w:r w:rsidRPr="000162BE">
        <w:rPr>
          <w:rFonts w:ascii="Calibri" w:hAnsi="Calibri" w:cs="Calibri"/>
        </w:rPr>
        <w:tab/>
        <w:t xml:space="preserve">V. Cevher, A. C. Gurbuz, J. H. McClellan, and R. Chellappa, “Compressive wireless arrays for bearing estimation,” in </w:t>
      </w:r>
      <w:r w:rsidRPr="000162BE">
        <w:rPr>
          <w:rFonts w:ascii="Calibri" w:hAnsi="Calibri" w:cs="Calibri"/>
          <w:i/>
          <w:iCs/>
        </w:rPr>
        <w:t>2008 IEEE International Conference on Acoustics, Speech and Signal Processing</w:t>
      </w:r>
      <w:r w:rsidRPr="000162BE">
        <w:rPr>
          <w:rFonts w:ascii="Calibri" w:hAnsi="Calibri" w:cs="Calibri"/>
        </w:rPr>
        <w:t>, Las Vegas, NV, USA, Mar. 2008, pp. 2497–2500. doi: 10.1109/ICASSP.2008.4518155.</w:t>
      </w:r>
    </w:p>
    <w:p w14:paraId="16B66FF8" w14:textId="77777777" w:rsidR="000162BE" w:rsidRPr="000162BE" w:rsidRDefault="000162BE" w:rsidP="000162BE">
      <w:pPr>
        <w:pStyle w:val="Bibliography"/>
        <w:rPr>
          <w:rFonts w:ascii="Calibri" w:hAnsi="Calibri" w:cs="Calibri"/>
        </w:rPr>
      </w:pPr>
      <w:r w:rsidRPr="000162BE">
        <w:rPr>
          <w:rFonts w:ascii="Calibri" w:hAnsi="Calibri" w:cs="Calibri"/>
        </w:rPr>
        <w:t>[16]</w:t>
      </w:r>
      <w:r w:rsidRPr="000162BE">
        <w:rPr>
          <w:rFonts w:ascii="Calibri" w:hAnsi="Calibri" w:cs="Calibri"/>
        </w:rPr>
        <w:tab/>
        <w:t xml:space="preserve">C. Zheng, G. Li, H. Zhang, and X. Wang, “An approach of DOA estimation using noise subspace weighted &amp;#x2113;1 minimization,” in </w:t>
      </w:r>
      <w:r w:rsidRPr="000162BE">
        <w:rPr>
          <w:rFonts w:ascii="Calibri" w:hAnsi="Calibri" w:cs="Calibri"/>
          <w:i/>
          <w:iCs/>
        </w:rPr>
        <w:t>2011 IEEE International Conference on Acoustics, Speech and Signal Processing (ICASSP)</w:t>
      </w:r>
      <w:r w:rsidRPr="000162BE">
        <w:rPr>
          <w:rFonts w:ascii="Calibri" w:hAnsi="Calibri" w:cs="Calibri"/>
        </w:rPr>
        <w:t>, Prague, Czech Republic, May 2011, pp. 2856–2859. doi: 10.1109/ICASSP.2011.5947080.</w:t>
      </w:r>
    </w:p>
    <w:p w14:paraId="6FF2410D" w14:textId="77777777" w:rsidR="000162BE" w:rsidRPr="000162BE" w:rsidRDefault="000162BE" w:rsidP="000162BE">
      <w:pPr>
        <w:pStyle w:val="Bibliography"/>
        <w:rPr>
          <w:rFonts w:ascii="Calibri" w:hAnsi="Calibri" w:cs="Calibri"/>
        </w:rPr>
      </w:pPr>
      <w:r w:rsidRPr="000162BE">
        <w:rPr>
          <w:rFonts w:ascii="Calibri" w:hAnsi="Calibri" w:cs="Calibri"/>
        </w:rPr>
        <w:t>[17]</w:t>
      </w:r>
      <w:r w:rsidRPr="000162BE">
        <w:rPr>
          <w:rFonts w:ascii="Calibri" w:hAnsi="Calibri" w:cs="Calibri"/>
        </w:rPr>
        <w:tab/>
        <w:t xml:space="preserve">J. Dai, D. Zhao, and X. Ji, “A Sparse Representation Method for DOA Estimation With Unknown Mutual Coupling,” </w:t>
      </w:r>
      <w:r w:rsidRPr="000162BE">
        <w:rPr>
          <w:rFonts w:ascii="Calibri" w:hAnsi="Calibri" w:cs="Calibri"/>
          <w:i/>
          <w:iCs/>
        </w:rPr>
        <w:t>IEEE Antennas Wirel. Propag. Lett.</w:t>
      </w:r>
      <w:r w:rsidRPr="000162BE">
        <w:rPr>
          <w:rFonts w:ascii="Calibri" w:hAnsi="Calibri" w:cs="Calibri"/>
        </w:rPr>
        <w:t>, vol. 11, pp. 1210–1213, 2012, doi: 10.1109/LAWP.2012.2223651.</w:t>
      </w:r>
    </w:p>
    <w:p w14:paraId="3BB68643" w14:textId="77777777" w:rsidR="000162BE" w:rsidRPr="000162BE" w:rsidRDefault="000162BE" w:rsidP="000162BE">
      <w:pPr>
        <w:pStyle w:val="Bibliography"/>
        <w:rPr>
          <w:rFonts w:ascii="Calibri" w:hAnsi="Calibri" w:cs="Calibri"/>
        </w:rPr>
      </w:pPr>
      <w:r w:rsidRPr="000162BE">
        <w:rPr>
          <w:rFonts w:ascii="Calibri" w:hAnsi="Calibri" w:cs="Calibri"/>
        </w:rPr>
        <w:t>[18]</w:t>
      </w:r>
      <w:r w:rsidRPr="000162BE">
        <w:rPr>
          <w:rFonts w:ascii="Calibri" w:hAnsi="Calibri" w:cs="Calibri"/>
        </w:rPr>
        <w:tab/>
        <w:t xml:space="preserve">X. Zhang, T. Jiang, Y. Li, and Y. Zakharov, “A Novel Block Sparse Reconstruction Method for DOA Estimation With Unknown Mutual Coupling,” </w:t>
      </w:r>
      <w:r w:rsidRPr="000162BE">
        <w:rPr>
          <w:rFonts w:ascii="Calibri" w:hAnsi="Calibri" w:cs="Calibri"/>
          <w:i/>
          <w:iCs/>
        </w:rPr>
        <w:t>IEEE Commun. Lett.</w:t>
      </w:r>
      <w:r w:rsidRPr="000162BE">
        <w:rPr>
          <w:rFonts w:ascii="Calibri" w:hAnsi="Calibri" w:cs="Calibri"/>
        </w:rPr>
        <w:t>, vol. 23, no. 10, pp. 1845–1848, Oct. 2019, doi: 10.1109/LCOMM.2019.2929384.</w:t>
      </w:r>
    </w:p>
    <w:p w14:paraId="6449799A" w14:textId="77777777" w:rsidR="000162BE" w:rsidRPr="000162BE" w:rsidRDefault="000162BE" w:rsidP="000162BE">
      <w:pPr>
        <w:pStyle w:val="Bibliography"/>
        <w:rPr>
          <w:rFonts w:ascii="Calibri" w:hAnsi="Calibri" w:cs="Calibri"/>
        </w:rPr>
      </w:pPr>
      <w:r w:rsidRPr="000162BE">
        <w:rPr>
          <w:rFonts w:ascii="Calibri" w:hAnsi="Calibri" w:cs="Calibri"/>
        </w:rPr>
        <w:t>[19]</w:t>
      </w:r>
      <w:r w:rsidRPr="000162BE">
        <w:rPr>
          <w:rFonts w:ascii="Calibri" w:hAnsi="Calibri" w:cs="Calibri"/>
        </w:rPr>
        <w:tab/>
        <w:t xml:space="preserve">H. Fu, S. Abeywickrama, C. Yuen, and M. Zhang, “A Robust Phase-Ambiguity-Immune DOA Estimation Scheme for Antenna Array,” </w:t>
      </w:r>
      <w:r w:rsidRPr="000162BE">
        <w:rPr>
          <w:rFonts w:ascii="Calibri" w:hAnsi="Calibri" w:cs="Calibri"/>
          <w:i/>
          <w:iCs/>
        </w:rPr>
        <w:t>IEEE Trans. Veh. Technol.</w:t>
      </w:r>
      <w:r w:rsidRPr="000162BE">
        <w:rPr>
          <w:rFonts w:ascii="Calibri" w:hAnsi="Calibri" w:cs="Calibri"/>
        </w:rPr>
        <w:t>, vol. 68, no. 7, pp. 6686–6696, Jul. 2019, doi: 10.1109/TVT.2019.2916171.</w:t>
      </w:r>
    </w:p>
    <w:p w14:paraId="71CAEACD" w14:textId="77777777" w:rsidR="000162BE" w:rsidRPr="000162BE" w:rsidRDefault="000162BE" w:rsidP="000162BE">
      <w:pPr>
        <w:pStyle w:val="Bibliography"/>
        <w:rPr>
          <w:rFonts w:ascii="Calibri" w:hAnsi="Calibri" w:cs="Calibri"/>
        </w:rPr>
      </w:pPr>
      <w:r w:rsidRPr="000162BE">
        <w:rPr>
          <w:rFonts w:ascii="Calibri" w:hAnsi="Calibri" w:cs="Calibri"/>
        </w:rPr>
        <w:t>[20]</w:t>
      </w:r>
      <w:r w:rsidRPr="000162BE">
        <w:rPr>
          <w:rFonts w:ascii="Calibri" w:hAnsi="Calibri" w:cs="Calibri"/>
        </w:rPr>
        <w:tab/>
        <w:t xml:space="preserve">E. J. Candes, J. Romberg, and T. Tao, “Robust uncertainty principles: exact signal reconstruction from highly incomplete frequency information,” </w:t>
      </w:r>
      <w:r w:rsidRPr="000162BE">
        <w:rPr>
          <w:rFonts w:ascii="Calibri" w:hAnsi="Calibri" w:cs="Calibri"/>
          <w:i/>
          <w:iCs/>
        </w:rPr>
        <w:t>IEEE Trans. Inf. Theory</w:t>
      </w:r>
      <w:r w:rsidRPr="000162BE">
        <w:rPr>
          <w:rFonts w:ascii="Calibri" w:hAnsi="Calibri" w:cs="Calibri"/>
        </w:rPr>
        <w:t>, vol. 52, no. 2, pp. 489–509, Feb. 2006, doi: 10.1109/TIT.2005.862083.</w:t>
      </w:r>
    </w:p>
    <w:p w14:paraId="109E9CDB" w14:textId="77777777" w:rsidR="000162BE" w:rsidRPr="000162BE" w:rsidRDefault="000162BE" w:rsidP="000162BE">
      <w:pPr>
        <w:pStyle w:val="Bibliography"/>
        <w:rPr>
          <w:rFonts w:ascii="Calibri" w:hAnsi="Calibri" w:cs="Calibri"/>
        </w:rPr>
      </w:pPr>
      <w:r w:rsidRPr="000162BE">
        <w:rPr>
          <w:rFonts w:ascii="Calibri" w:hAnsi="Calibri" w:cs="Calibri"/>
        </w:rPr>
        <w:t>[21]</w:t>
      </w:r>
      <w:r w:rsidRPr="000162BE">
        <w:rPr>
          <w:rFonts w:ascii="Calibri" w:hAnsi="Calibri" w:cs="Calibri"/>
        </w:rPr>
        <w:tab/>
        <w:t xml:space="preserve">Z. Liu, C. Zhang, and P. S. Yu, “Direction-of-Arrival Estimation Based on Deep Neural Networks With Robustness to Array Imperfections,” </w:t>
      </w:r>
      <w:r w:rsidRPr="000162BE">
        <w:rPr>
          <w:rFonts w:ascii="Calibri" w:hAnsi="Calibri" w:cs="Calibri"/>
          <w:i/>
          <w:iCs/>
        </w:rPr>
        <w:t>IEEE Trans. Antennas Propag.</w:t>
      </w:r>
      <w:r w:rsidRPr="000162BE">
        <w:rPr>
          <w:rFonts w:ascii="Calibri" w:hAnsi="Calibri" w:cs="Calibri"/>
        </w:rPr>
        <w:t>, vol. 66, no. 12, pp. 7315–7327, Dec. 2018, doi: 10.1109/TAP.2018.2874430.</w:t>
      </w:r>
    </w:p>
    <w:p w14:paraId="2FF44411" w14:textId="77777777" w:rsidR="000162BE" w:rsidRPr="000162BE" w:rsidRDefault="000162BE" w:rsidP="000162BE">
      <w:pPr>
        <w:pStyle w:val="Bibliography"/>
        <w:rPr>
          <w:rFonts w:ascii="Calibri" w:hAnsi="Calibri" w:cs="Calibri"/>
        </w:rPr>
      </w:pPr>
      <w:r w:rsidRPr="000162BE">
        <w:rPr>
          <w:rFonts w:ascii="Calibri" w:hAnsi="Calibri" w:cs="Calibri"/>
        </w:rPr>
        <w:t>[22]</w:t>
      </w:r>
      <w:r w:rsidRPr="000162BE">
        <w:rPr>
          <w:rFonts w:ascii="Calibri" w:hAnsi="Calibri" w:cs="Calibri"/>
        </w:rPr>
        <w:tab/>
        <w:t xml:space="preserve">K. Terabayashi, R. Natsuaki, and A. Hirose, “Ultrawideband Direction-of-Arrival Estimation Using Complex-Valued Spatiotemporal Neural Networks,” </w:t>
      </w:r>
      <w:r w:rsidRPr="000162BE">
        <w:rPr>
          <w:rFonts w:ascii="Calibri" w:hAnsi="Calibri" w:cs="Calibri"/>
          <w:i/>
          <w:iCs/>
        </w:rPr>
        <w:t>IEEE Trans. Neural Netw. Learn. Syst.</w:t>
      </w:r>
      <w:r w:rsidRPr="000162BE">
        <w:rPr>
          <w:rFonts w:ascii="Calibri" w:hAnsi="Calibri" w:cs="Calibri"/>
        </w:rPr>
        <w:t>, vol. 25, no. 9, pp. 1727–1732, Sep. 2014, doi: 10.1109/TNNLS.2014.2313869.</w:t>
      </w:r>
    </w:p>
    <w:p w14:paraId="48E41718" w14:textId="77777777" w:rsidR="000162BE" w:rsidRPr="000162BE" w:rsidRDefault="000162BE" w:rsidP="000162BE">
      <w:pPr>
        <w:pStyle w:val="Bibliography"/>
        <w:rPr>
          <w:rFonts w:ascii="Calibri" w:hAnsi="Calibri" w:cs="Calibri"/>
        </w:rPr>
      </w:pPr>
      <w:r w:rsidRPr="000162BE">
        <w:rPr>
          <w:rFonts w:ascii="Calibri" w:hAnsi="Calibri" w:cs="Calibri"/>
        </w:rPr>
        <w:t>[23]</w:t>
      </w:r>
      <w:r w:rsidRPr="000162BE">
        <w:rPr>
          <w:rFonts w:ascii="Calibri" w:hAnsi="Calibri" w:cs="Calibri"/>
        </w:rPr>
        <w:tab/>
        <w:t xml:space="preserve">X. Xiao, S. Zhao, X. Zhong, D. L. Jones, E. S. Chng, and H. Li, “A learning-based approach to direction of arrival estimation in noisy and reverberant environments,” in </w:t>
      </w:r>
      <w:r w:rsidRPr="000162BE">
        <w:rPr>
          <w:rFonts w:ascii="Calibri" w:hAnsi="Calibri" w:cs="Calibri"/>
          <w:i/>
          <w:iCs/>
        </w:rPr>
        <w:t>2015 IEEE International Conference on Acoustics, Speech and Signal Processing (ICASSP)</w:t>
      </w:r>
      <w:r w:rsidRPr="000162BE">
        <w:rPr>
          <w:rFonts w:ascii="Calibri" w:hAnsi="Calibri" w:cs="Calibri"/>
        </w:rPr>
        <w:t>, Apr. 2015, pp. 2814–2818. doi: 10.1109/ICASSP.2015.7178484.</w:t>
      </w:r>
    </w:p>
    <w:p w14:paraId="7156C22A" w14:textId="77777777" w:rsidR="000162BE" w:rsidRPr="000162BE" w:rsidRDefault="000162BE" w:rsidP="000162BE">
      <w:pPr>
        <w:pStyle w:val="Bibliography"/>
        <w:rPr>
          <w:rFonts w:ascii="Calibri" w:hAnsi="Calibri" w:cs="Calibri"/>
        </w:rPr>
      </w:pPr>
      <w:r w:rsidRPr="000162BE">
        <w:rPr>
          <w:rFonts w:ascii="Calibri" w:hAnsi="Calibri" w:cs="Calibri"/>
        </w:rPr>
        <w:t>[24]</w:t>
      </w:r>
      <w:r w:rsidRPr="000162BE">
        <w:rPr>
          <w:rFonts w:ascii="Calibri" w:hAnsi="Calibri" w:cs="Calibri"/>
        </w:rPr>
        <w:tab/>
        <w:t xml:space="preserve">Y. Kase, T. Nishimura, T. Ohgane, Y. Ogawa, D. Kitayama, and Y. Kishiyama, “DOA Estimation of Two Targets with Deep Learning,” in </w:t>
      </w:r>
      <w:r w:rsidRPr="000162BE">
        <w:rPr>
          <w:rFonts w:ascii="Calibri" w:hAnsi="Calibri" w:cs="Calibri"/>
          <w:i/>
          <w:iCs/>
        </w:rPr>
        <w:t>2018 15th Workshop on Positioning, Navigation and Communications (WPNC)</w:t>
      </w:r>
      <w:r w:rsidRPr="000162BE">
        <w:rPr>
          <w:rFonts w:ascii="Calibri" w:hAnsi="Calibri" w:cs="Calibri"/>
        </w:rPr>
        <w:t>, Oct. 2018, pp. 1–5. doi: 10.1109/WPNC.2018.8555814.</w:t>
      </w:r>
    </w:p>
    <w:p w14:paraId="2863CC48" w14:textId="77777777" w:rsidR="000162BE" w:rsidRPr="000162BE" w:rsidRDefault="000162BE" w:rsidP="000162BE">
      <w:pPr>
        <w:pStyle w:val="Bibliography"/>
        <w:rPr>
          <w:rFonts w:ascii="Calibri" w:hAnsi="Calibri" w:cs="Calibri"/>
        </w:rPr>
      </w:pPr>
      <w:r w:rsidRPr="000162BE">
        <w:rPr>
          <w:rFonts w:ascii="Calibri" w:hAnsi="Calibri" w:cs="Calibri"/>
        </w:rPr>
        <w:t>[25]</w:t>
      </w:r>
      <w:r w:rsidRPr="000162BE">
        <w:rPr>
          <w:rFonts w:ascii="Calibri" w:hAnsi="Calibri" w:cs="Calibri"/>
        </w:rPr>
        <w:tab/>
        <w:t xml:space="preserve">A. Barthelme and W. Utschick, “A Machine Learning Approach to DoA Estimation and Model Order Selection for Antenna Arrays with Subarray Sampling,” </w:t>
      </w:r>
      <w:r w:rsidRPr="000162BE">
        <w:rPr>
          <w:rFonts w:ascii="Calibri" w:hAnsi="Calibri" w:cs="Calibri"/>
          <w:i/>
          <w:iCs/>
        </w:rPr>
        <w:t>ArXiv200912858 Eess</w:t>
      </w:r>
      <w:r w:rsidRPr="000162BE">
        <w:rPr>
          <w:rFonts w:ascii="Calibri" w:hAnsi="Calibri" w:cs="Calibri"/>
        </w:rPr>
        <w:t>, Sep. 2020, Accessed: Jan. 26, 2021. [Online]. Available: http://arxiv.org/abs/2009.12858</w:t>
      </w:r>
    </w:p>
    <w:p w14:paraId="17A0A5EC" w14:textId="77777777" w:rsidR="000162BE" w:rsidRPr="000162BE" w:rsidRDefault="000162BE" w:rsidP="000162BE">
      <w:pPr>
        <w:pStyle w:val="Bibliography"/>
        <w:rPr>
          <w:rFonts w:ascii="Calibri" w:hAnsi="Calibri" w:cs="Calibri"/>
        </w:rPr>
      </w:pPr>
      <w:r w:rsidRPr="000162BE">
        <w:rPr>
          <w:rFonts w:ascii="Calibri" w:hAnsi="Calibri" w:cs="Calibri"/>
        </w:rPr>
        <w:t>[26]</w:t>
      </w:r>
      <w:r w:rsidRPr="000162BE">
        <w:rPr>
          <w:rFonts w:ascii="Calibri" w:hAnsi="Calibri" w:cs="Calibri"/>
        </w:rPr>
        <w:tab/>
        <w:t xml:space="preserve">Y. Guo, Z. Zhang, Y. Huang, and P. Zhang, “DOA Estimation Method Based on Cascaded Neural Network for Two Closely Spaced Sources,” </w:t>
      </w:r>
      <w:r w:rsidRPr="000162BE">
        <w:rPr>
          <w:rFonts w:ascii="Calibri" w:hAnsi="Calibri" w:cs="Calibri"/>
          <w:i/>
          <w:iCs/>
        </w:rPr>
        <w:t>IEEE Signal Process. Lett.</w:t>
      </w:r>
      <w:r w:rsidRPr="000162BE">
        <w:rPr>
          <w:rFonts w:ascii="Calibri" w:hAnsi="Calibri" w:cs="Calibri"/>
        </w:rPr>
        <w:t>, vol. 27, pp. 570–574, 2020, doi: 10.1109/LSP.2020.2984914.</w:t>
      </w:r>
    </w:p>
    <w:p w14:paraId="090A1851" w14:textId="77777777" w:rsidR="000162BE" w:rsidRPr="000162BE" w:rsidRDefault="000162BE" w:rsidP="000162BE">
      <w:pPr>
        <w:pStyle w:val="Bibliography"/>
        <w:rPr>
          <w:rFonts w:ascii="Calibri" w:hAnsi="Calibri" w:cs="Calibri"/>
        </w:rPr>
      </w:pPr>
      <w:r w:rsidRPr="000162BE">
        <w:rPr>
          <w:rFonts w:ascii="Calibri" w:hAnsi="Calibri" w:cs="Calibri"/>
        </w:rPr>
        <w:t>[27]</w:t>
      </w:r>
      <w:r w:rsidRPr="000162BE">
        <w:rPr>
          <w:rFonts w:ascii="Calibri" w:hAnsi="Calibri" w:cs="Calibri"/>
        </w:rPr>
        <w:tab/>
        <w:t xml:space="preserve">H. Huang, J. Yang, H. Huang, Y. Song, and G. Gui, “Deep Learning for Super-Resolution Channel Estimation and DOA Estimation Based Massive MIMO System,” </w:t>
      </w:r>
      <w:r w:rsidRPr="000162BE">
        <w:rPr>
          <w:rFonts w:ascii="Calibri" w:hAnsi="Calibri" w:cs="Calibri"/>
          <w:i/>
          <w:iCs/>
        </w:rPr>
        <w:t>IEEE Trans. Veh. Technol.</w:t>
      </w:r>
      <w:r w:rsidRPr="000162BE">
        <w:rPr>
          <w:rFonts w:ascii="Calibri" w:hAnsi="Calibri" w:cs="Calibri"/>
        </w:rPr>
        <w:t>, vol. 67, no. 9, pp. 8549–8560, Sep. 2018, doi: 10.1109/TVT.2018.2851783.</w:t>
      </w:r>
    </w:p>
    <w:p w14:paraId="63539D23" w14:textId="77777777" w:rsidR="000162BE" w:rsidRPr="000162BE" w:rsidRDefault="000162BE" w:rsidP="000162BE">
      <w:pPr>
        <w:pStyle w:val="Bibliography"/>
        <w:rPr>
          <w:rFonts w:ascii="Calibri" w:hAnsi="Calibri" w:cs="Calibri"/>
        </w:rPr>
      </w:pPr>
      <w:r w:rsidRPr="000162BE">
        <w:rPr>
          <w:rFonts w:ascii="Calibri" w:hAnsi="Calibri" w:cs="Calibri"/>
        </w:rPr>
        <w:t>[28]</w:t>
      </w:r>
      <w:r w:rsidRPr="000162BE">
        <w:rPr>
          <w:rFonts w:ascii="Calibri" w:hAnsi="Calibri" w:cs="Calibri"/>
        </w:rPr>
        <w:tab/>
        <w:t xml:space="preserve">S. Abeywickrama, L. Jayasinghe, H. Fu, S. Nissanka, and C. Yuen, “RF-based Direction Finding of UAVs Using DNN,” in </w:t>
      </w:r>
      <w:r w:rsidRPr="000162BE">
        <w:rPr>
          <w:rFonts w:ascii="Calibri" w:hAnsi="Calibri" w:cs="Calibri"/>
          <w:i/>
          <w:iCs/>
        </w:rPr>
        <w:t>2018 IEEE International Conference on Communication Systems (ICCS)</w:t>
      </w:r>
      <w:r w:rsidRPr="000162BE">
        <w:rPr>
          <w:rFonts w:ascii="Calibri" w:hAnsi="Calibri" w:cs="Calibri"/>
        </w:rPr>
        <w:t>, Chengdu, China, Dec. 2018, pp. 157–161. doi: 10.1109/ICCS.2018.8689177.</w:t>
      </w:r>
    </w:p>
    <w:p w14:paraId="19C02D05" w14:textId="77777777" w:rsidR="000162BE" w:rsidRPr="000162BE" w:rsidRDefault="000162BE" w:rsidP="000162BE">
      <w:pPr>
        <w:pStyle w:val="Bibliography"/>
        <w:rPr>
          <w:rFonts w:ascii="Calibri" w:hAnsi="Calibri" w:cs="Calibri"/>
        </w:rPr>
      </w:pPr>
      <w:r w:rsidRPr="000162BE">
        <w:rPr>
          <w:rFonts w:ascii="Calibri" w:hAnsi="Calibri" w:cs="Calibri"/>
        </w:rPr>
        <w:t>[29]</w:t>
      </w:r>
      <w:r w:rsidRPr="000162BE">
        <w:rPr>
          <w:rFonts w:ascii="Calibri" w:hAnsi="Calibri" w:cs="Calibri"/>
        </w:rPr>
        <w:tab/>
        <w:t xml:space="preserve">M. Pastorino and A. Randazzo, “A smart antenna system for direction of arrival estimation based on a support vector regression,” </w:t>
      </w:r>
      <w:r w:rsidRPr="000162BE">
        <w:rPr>
          <w:rFonts w:ascii="Calibri" w:hAnsi="Calibri" w:cs="Calibri"/>
          <w:i/>
          <w:iCs/>
        </w:rPr>
        <w:t>IEEE Trans. Antennas Propag.</w:t>
      </w:r>
      <w:r w:rsidRPr="000162BE">
        <w:rPr>
          <w:rFonts w:ascii="Calibri" w:hAnsi="Calibri" w:cs="Calibri"/>
        </w:rPr>
        <w:t>, vol. 53, no. 7, pp. 2161–2168, Jul. 2005, doi: 10.1109/TAP.2005.850735.</w:t>
      </w:r>
    </w:p>
    <w:p w14:paraId="7C8BE278" w14:textId="77777777" w:rsidR="000162BE" w:rsidRPr="000162BE" w:rsidRDefault="000162BE" w:rsidP="000162BE">
      <w:pPr>
        <w:pStyle w:val="Bibliography"/>
        <w:rPr>
          <w:rFonts w:ascii="Calibri" w:hAnsi="Calibri" w:cs="Calibri"/>
        </w:rPr>
      </w:pPr>
      <w:r w:rsidRPr="000162BE">
        <w:rPr>
          <w:rFonts w:ascii="Calibri" w:hAnsi="Calibri" w:cs="Calibri"/>
        </w:rPr>
        <w:t>[30]</w:t>
      </w:r>
      <w:r w:rsidRPr="000162BE">
        <w:rPr>
          <w:rFonts w:ascii="Calibri" w:hAnsi="Calibri" w:cs="Calibri"/>
        </w:rPr>
        <w:tab/>
        <w:t xml:space="preserve">A. Randazzo, M. A. Abou-Khousa, M. Pastorino, and R. Zoughi, “Direction of Arrival Estimation Based on Support Vector Regression: Experimental Validation and Comparison With MUSIC,” </w:t>
      </w:r>
      <w:r w:rsidRPr="000162BE">
        <w:rPr>
          <w:rFonts w:ascii="Calibri" w:hAnsi="Calibri" w:cs="Calibri"/>
          <w:i/>
          <w:iCs/>
        </w:rPr>
        <w:t>IEEE Antennas Wirel. Propag. Lett.</w:t>
      </w:r>
      <w:r w:rsidRPr="000162BE">
        <w:rPr>
          <w:rFonts w:ascii="Calibri" w:hAnsi="Calibri" w:cs="Calibri"/>
        </w:rPr>
        <w:t>, vol. 6, pp. 379–382, 2007, doi: 10.1109/LAWP.2007.903491.</w:t>
      </w:r>
    </w:p>
    <w:p w14:paraId="1D7C04A4" w14:textId="77777777" w:rsidR="000162BE" w:rsidRPr="000162BE" w:rsidRDefault="000162BE" w:rsidP="000162BE">
      <w:pPr>
        <w:pStyle w:val="Bibliography"/>
        <w:rPr>
          <w:rFonts w:ascii="Calibri" w:hAnsi="Calibri" w:cs="Calibri"/>
        </w:rPr>
      </w:pPr>
      <w:r w:rsidRPr="000162BE">
        <w:rPr>
          <w:rFonts w:ascii="Calibri" w:hAnsi="Calibri" w:cs="Calibri"/>
        </w:rPr>
        <w:t>[31]</w:t>
      </w:r>
      <w:r w:rsidRPr="000162BE">
        <w:rPr>
          <w:rFonts w:ascii="Calibri" w:hAnsi="Calibri" w:cs="Calibri"/>
        </w:rPr>
        <w:tab/>
        <w:t xml:space="preserve">M. Donelli, F. Viani, P. Rocca, and A. Massa, “An Innovative Multiresolution Approach for DOA Estimation Based on a Support Vector Classification,” </w:t>
      </w:r>
      <w:r w:rsidRPr="000162BE">
        <w:rPr>
          <w:rFonts w:ascii="Calibri" w:hAnsi="Calibri" w:cs="Calibri"/>
          <w:i/>
          <w:iCs/>
        </w:rPr>
        <w:t>IEEE Trans. Antennas Propag.</w:t>
      </w:r>
      <w:r w:rsidRPr="000162BE">
        <w:rPr>
          <w:rFonts w:ascii="Calibri" w:hAnsi="Calibri" w:cs="Calibri"/>
        </w:rPr>
        <w:t>, vol. 57, no. 8, pp. 2279–2292, Aug. 2009, doi: 10.1109/TAP.2009.2024485.</w:t>
      </w:r>
    </w:p>
    <w:p w14:paraId="39CAC28C" w14:textId="77777777" w:rsidR="000162BE" w:rsidRPr="000162BE" w:rsidRDefault="000162BE" w:rsidP="000162BE">
      <w:pPr>
        <w:pStyle w:val="Bibliography"/>
        <w:rPr>
          <w:rFonts w:ascii="Calibri" w:hAnsi="Calibri" w:cs="Calibri"/>
        </w:rPr>
      </w:pPr>
      <w:r w:rsidRPr="000162BE">
        <w:rPr>
          <w:rFonts w:ascii="Calibri" w:hAnsi="Calibri" w:cs="Calibri"/>
        </w:rPr>
        <w:t>[32]</w:t>
      </w:r>
      <w:r w:rsidRPr="000162BE">
        <w:rPr>
          <w:rFonts w:ascii="Calibri" w:hAnsi="Calibri" w:cs="Calibri"/>
        </w:rPr>
        <w:tab/>
        <w:t xml:space="preserve">J. Pan, Y. Wang, C. Le Bastard, and T. Wang, “DOA Finding with Support Vector Regression Based Forward–Backward Linear Prediction,” </w:t>
      </w:r>
      <w:r w:rsidRPr="000162BE">
        <w:rPr>
          <w:rFonts w:ascii="Calibri" w:hAnsi="Calibri" w:cs="Calibri"/>
          <w:i/>
          <w:iCs/>
        </w:rPr>
        <w:t>Sensors</w:t>
      </w:r>
      <w:r w:rsidRPr="000162BE">
        <w:rPr>
          <w:rFonts w:ascii="Calibri" w:hAnsi="Calibri" w:cs="Calibri"/>
        </w:rPr>
        <w:t>, vol. 17, no. 6, Art. no. 6, Jun. 2017, doi: 10.3390/s17061225.</w:t>
      </w:r>
    </w:p>
    <w:p w14:paraId="32964CD4" w14:textId="77777777" w:rsidR="000162BE" w:rsidRPr="000162BE" w:rsidRDefault="000162BE" w:rsidP="000162BE">
      <w:pPr>
        <w:pStyle w:val="Bibliography"/>
        <w:rPr>
          <w:rFonts w:ascii="Calibri" w:hAnsi="Calibri" w:cs="Calibri"/>
        </w:rPr>
      </w:pPr>
      <w:r w:rsidRPr="000162BE">
        <w:rPr>
          <w:rFonts w:ascii="Calibri" w:hAnsi="Calibri" w:cs="Calibri"/>
        </w:rPr>
        <w:t>[33]</w:t>
      </w:r>
      <w:r w:rsidRPr="000162BE">
        <w:rPr>
          <w:rFonts w:ascii="Calibri" w:hAnsi="Calibri" w:cs="Calibri"/>
        </w:rPr>
        <w:tab/>
        <w:t xml:space="preserve">Z.-T. Huang, L.-L. Wu, and Z.-M. Liu, “Toward wide-frequency-range direction finding with support vector regression,” </w:t>
      </w:r>
      <w:r w:rsidRPr="000162BE">
        <w:rPr>
          <w:rFonts w:ascii="Calibri" w:hAnsi="Calibri" w:cs="Calibri"/>
          <w:i/>
          <w:iCs/>
        </w:rPr>
        <w:t>IEEE Commun. Lett.</w:t>
      </w:r>
      <w:r w:rsidRPr="000162BE">
        <w:rPr>
          <w:rFonts w:ascii="Calibri" w:hAnsi="Calibri" w:cs="Calibri"/>
        </w:rPr>
        <w:t>, vol. 23, no. 6, pp. 1029–1032, 2019.</w:t>
      </w:r>
    </w:p>
    <w:p w14:paraId="4B0E1DEF" w14:textId="77777777" w:rsidR="000162BE" w:rsidRPr="000162BE" w:rsidRDefault="000162BE" w:rsidP="000162BE">
      <w:pPr>
        <w:pStyle w:val="Bibliography"/>
        <w:rPr>
          <w:rFonts w:ascii="Calibri" w:hAnsi="Calibri" w:cs="Calibri"/>
        </w:rPr>
      </w:pPr>
      <w:r w:rsidRPr="000162BE">
        <w:rPr>
          <w:rFonts w:ascii="Calibri" w:hAnsi="Calibri" w:cs="Calibri"/>
        </w:rPr>
        <w:t>[34]</w:t>
      </w:r>
      <w:r w:rsidRPr="000162BE">
        <w:rPr>
          <w:rFonts w:ascii="Calibri" w:hAnsi="Calibri" w:cs="Calibri"/>
        </w:rPr>
        <w:tab/>
        <w:t xml:space="preserve">L.-L. Wu and Z.-T. Huang, “Coherent SVR Learning for Wideband Direction-of-Arrival Estimation,” </w:t>
      </w:r>
      <w:r w:rsidRPr="000162BE">
        <w:rPr>
          <w:rFonts w:ascii="Calibri" w:hAnsi="Calibri" w:cs="Calibri"/>
          <w:i/>
          <w:iCs/>
        </w:rPr>
        <w:t>IEEE Signal Process. Lett.</w:t>
      </w:r>
      <w:r w:rsidRPr="000162BE">
        <w:rPr>
          <w:rFonts w:ascii="Calibri" w:hAnsi="Calibri" w:cs="Calibri"/>
        </w:rPr>
        <w:t>, vol. 26, no. 4, pp. 642–646, Apr. 2019, doi: 10.1109/LSP.2019.2901641.</w:t>
      </w:r>
    </w:p>
    <w:p w14:paraId="779F2726" w14:textId="77777777" w:rsidR="000162BE" w:rsidRPr="000162BE" w:rsidRDefault="000162BE" w:rsidP="000162BE">
      <w:pPr>
        <w:pStyle w:val="Bibliography"/>
        <w:rPr>
          <w:rFonts w:ascii="Calibri" w:hAnsi="Calibri" w:cs="Calibri"/>
        </w:rPr>
      </w:pPr>
      <w:r w:rsidRPr="000162BE">
        <w:rPr>
          <w:rFonts w:ascii="Calibri" w:hAnsi="Calibri" w:cs="Calibri"/>
        </w:rPr>
        <w:t>[35]</w:t>
      </w:r>
      <w:r w:rsidRPr="000162BE">
        <w:rPr>
          <w:rFonts w:ascii="Calibri" w:hAnsi="Calibri" w:cs="Calibri"/>
        </w:rPr>
        <w:tab/>
        <w:t xml:space="preserve">M.-Y. You, A.-N. Lu, Y.-X. Ye, K. Huang, and B. Jiang, “A Review on Machine Learning-Based Radio Direction Finding,” </w:t>
      </w:r>
      <w:r w:rsidRPr="000162BE">
        <w:rPr>
          <w:rFonts w:ascii="Calibri" w:hAnsi="Calibri" w:cs="Calibri"/>
          <w:i/>
          <w:iCs/>
        </w:rPr>
        <w:t>Math. Probl. Eng.</w:t>
      </w:r>
      <w:r w:rsidRPr="000162BE">
        <w:rPr>
          <w:rFonts w:ascii="Calibri" w:hAnsi="Calibri" w:cs="Calibri"/>
        </w:rPr>
        <w:t>, vol. 2020, pp. 1–9, Aug. 2020, doi: 10.1155/2020/8345413.</w:t>
      </w:r>
    </w:p>
    <w:p w14:paraId="2FADC807" w14:textId="77777777" w:rsidR="000162BE" w:rsidRPr="000162BE" w:rsidRDefault="000162BE" w:rsidP="000162BE">
      <w:pPr>
        <w:pStyle w:val="Bibliography"/>
        <w:rPr>
          <w:rFonts w:ascii="Calibri" w:hAnsi="Calibri" w:cs="Calibri"/>
        </w:rPr>
      </w:pPr>
      <w:r w:rsidRPr="000162BE">
        <w:rPr>
          <w:rFonts w:ascii="Calibri" w:hAnsi="Calibri" w:cs="Calibri"/>
        </w:rPr>
        <w:t>[36]</w:t>
      </w:r>
      <w:r w:rsidRPr="000162BE">
        <w:rPr>
          <w:rFonts w:ascii="Calibri" w:hAnsi="Calibri" w:cs="Calibri"/>
        </w:rPr>
        <w:tab/>
        <w:t>“scikit-learn: machine learning in Python — scikit-learn 0.24.2 documentation.” https://scikit-learn.org/stable/ (accessed May 12, 2021).</w:t>
      </w:r>
    </w:p>
    <w:p w14:paraId="38DF8BAF" w14:textId="77777777" w:rsidR="000162BE" w:rsidRPr="000162BE" w:rsidRDefault="000162BE" w:rsidP="000162BE">
      <w:pPr>
        <w:pStyle w:val="Bibliography"/>
        <w:rPr>
          <w:rFonts w:ascii="Calibri" w:hAnsi="Calibri" w:cs="Calibri"/>
        </w:rPr>
      </w:pPr>
      <w:r w:rsidRPr="000162BE">
        <w:rPr>
          <w:rFonts w:ascii="Calibri" w:hAnsi="Calibri" w:cs="Calibri"/>
        </w:rPr>
        <w:t>[37]</w:t>
      </w:r>
      <w:r w:rsidRPr="000162BE">
        <w:rPr>
          <w:rFonts w:ascii="Calibri" w:hAnsi="Calibri" w:cs="Calibri"/>
        </w:rPr>
        <w:tab/>
        <w:t>“1.4. Support Vector Machines — scikit-learn 0.24.2 documentation.” https://scikit-learn.org/stable/modules/svm.html (accessed May 12, 2021).</w:t>
      </w:r>
    </w:p>
    <w:p w14:paraId="72FE9BED" w14:textId="77777777" w:rsidR="000162BE" w:rsidRPr="000162BE" w:rsidRDefault="000162BE" w:rsidP="000162BE">
      <w:pPr>
        <w:pStyle w:val="Bibliography"/>
        <w:rPr>
          <w:rFonts w:ascii="Calibri" w:hAnsi="Calibri" w:cs="Calibri"/>
        </w:rPr>
      </w:pPr>
      <w:r w:rsidRPr="000162BE">
        <w:rPr>
          <w:rFonts w:ascii="Calibri" w:hAnsi="Calibri" w:cs="Calibri"/>
        </w:rPr>
        <w:t>[38]</w:t>
      </w:r>
      <w:r w:rsidRPr="000162BE">
        <w:rPr>
          <w:rFonts w:ascii="Calibri" w:hAnsi="Calibri" w:cs="Calibri"/>
        </w:rPr>
        <w:tab/>
        <w:t xml:space="preserve">J. Stuart, “Russell &amp; Peter Norvig: Artificial Intelligence: A Modern Approach,” </w:t>
      </w:r>
      <w:r w:rsidRPr="000162BE">
        <w:rPr>
          <w:rFonts w:ascii="Calibri" w:hAnsi="Calibri" w:cs="Calibri"/>
          <w:i/>
          <w:iCs/>
        </w:rPr>
        <w:t>Prentice-Hall</w:t>
      </w:r>
      <w:r w:rsidRPr="000162BE">
        <w:rPr>
          <w:rFonts w:ascii="Calibri" w:hAnsi="Calibri" w:cs="Calibri"/>
        </w:rPr>
        <w:t>, 2003.</w:t>
      </w:r>
    </w:p>
    <w:p w14:paraId="2CB0CDC2" w14:textId="77777777" w:rsidR="000162BE" w:rsidRPr="000162BE" w:rsidRDefault="000162BE" w:rsidP="000162BE">
      <w:pPr>
        <w:pStyle w:val="Bibliography"/>
        <w:rPr>
          <w:rFonts w:ascii="Calibri" w:hAnsi="Calibri" w:cs="Calibri"/>
        </w:rPr>
      </w:pPr>
      <w:r w:rsidRPr="000162BE">
        <w:rPr>
          <w:rFonts w:ascii="Calibri" w:hAnsi="Calibri" w:cs="Calibri"/>
        </w:rPr>
        <w:t>[39]</w:t>
      </w:r>
      <w:r w:rsidRPr="000162BE">
        <w:rPr>
          <w:rFonts w:ascii="Calibri" w:hAnsi="Calibri" w:cs="Calibri"/>
        </w:rPr>
        <w:tab/>
        <w:t>“1.10. Decision Trees — scikit-learn 0.24.1 documentation.” https://scikit-learn.org/stable/modules/tree.html (accessed Mar. 23, 2021).</w:t>
      </w:r>
    </w:p>
    <w:p w14:paraId="15D24C4B" w14:textId="77777777" w:rsidR="000162BE" w:rsidRPr="000162BE" w:rsidRDefault="000162BE" w:rsidP="000162BE">
      <w:pPr>
        <w:pStyle w:val="Bibliography"/>
        <w:rPr>
          <w:rFonts w:ascii="Calibri" w:hAnsi="Calibri" w:cs="Calibri"/>
        </w:rPr>
      </w:pPr>
      <w:r w:rsidRPr="000162BE">
        <w:rPr>
          <w:rFonts w:ascii="Calibri" w:hAnsi="Calibri" w:cs="Calibri"/>
        </w:rPr>
        <w:t>[40]</w:t>
      </w:r>
      <w:r w:rsidRPr="000162BE">
        <w:rPr>
          <w:rFonts w:ascii="Calibri" w:hAnsi="Calibri" w:cs="Calibri"/>
        </w:rPr>
        <w:tab/>
        <w:t>“sklearn.tree.ExtraTreeClassifier — scikit-learn 0.24.2 documentation.” https://scikit-learn.org/stable/modules/generated/sklearn.tree.ExtraTreeClassifier.html#sklearn.tree.ExtraTreeClassifier (accessed May 24, 2021).</w:t>
      </w:r>
    </w:p>
    <w:p w14:paraId="3FC5914B" w14:textId="77777777" w:rsidR="000162BE" w:rsidRPr="000162BE" w:rsidRDefault="000162BE" w:rsidP="000162BE">
      <w:pPr>
        <w:pStyle w:val="Bibliography"/>
        <w:rPr>
          <w:rFonts w:ascii="Calibri" w:hAnsi="Calibri" w:cs="Calibri"/>
        </w:rPr>
      </w:pPr>
      <w:r w:rsidRPr="000162BE">
        <w:rPr>
          <w:rFonts w:ascii="Calibri" w:hAnsi="Calibri" w:cs="Calibri"/>
        </w:rPr>
        <w:t>[41]</w:t>
      </w:r>
      <w:r w:rsidRPr="000162BE">
        <w:rPr>
          <w:rFonts w:ascii="Calibri" w:hAnsi="Calibri" w:cs="Calibri"/>
        </w:rPr>
        <w:tab/>
        <w:t>“sklearn.ensemble.BaggingClassifier — scikit-learn 0.24.1 documentation.” https://scikit-learn.org/stable/modules/generated/sklearn.ensemble.BaggingClassifier.html (accessed Mar. 23, 2021).</w:t>
      </w:r>
    </w:p>
    <w:p w14:paraId="1963BEFE" w14:textId="77777777" w:rsidR="000162BE" w:rsidRPr="000162BE" w:rsidRDefault="000162BE" w:rsidP="000162BE">
      <w:pPr>
        <w:pStyle w:val="Bibliography"/>
        <w:rPr>
          <w:rFonts w:ascii="Calibri" w:hAnsi="Calibri" w:cs="Calibri"/>
        </w:rPr>
      </w:pPr>
      <w:r w:rsidRPr="000162BE">
        <w:rPr>
          <w:rFonts w:ascii="Calibri" w:hAnsi="Calibri" w:cs="Calibri"/>
        </w:rPr>
        <w:t>[42]</w:t>
      </w:r>
      <w:r w:rsidRPr="000162BE">
        <w:rPr>
          <w:rFonts w:ascii="Calibri" w:hAnsi="Calibri" w:cs="Calibri"/>
        </w:rPr>
        <w:tab/>
        <w:t>“sklearn.model_selection.GridSearchCV — scikit-learn 0.24.2 documentation.” https://scikit-learn.org/stable/modules/generated/sklearn.model_selection.GridSearchCV.html (accessed May 29, 2021).</w:t>
      </w:r>
    </w:p>
    <w:p w14:paraId="3CBB4623" w14:textId="4482DFBC"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Usuario de Windows" w:date="2021-01-02T19:04:00Z" w:initials="UdW">
    <w:p w14:paraId="4BEE9FA7" w14:textId="48167B83" w:rsidR="00232BE2" w:rsidRDefault="00232BE2" w:rsidP="00D14F6B">
      <w:pPr>
        <w:pStyle w:val="CommentText"/>
      </w:pPr>
      <w:r>
        <w:rPr>
          <w:rStyle w:val="CommentReference"/>
        </w:rPr>
        <w:annotationRef/>
      </w:r>
      <w:r>
        <w:t>It is known that the actual implementation of the subspace based algorithms such as MUSIC is based on the sample co variance matrix (2) that is formulated from the received data. To make accurate, a large number of data snapshots are required. Similarly, in order to make the proposed scheme that is based on operate, it is necessary to collect sufficiently large number of data samples.</w:t>
      </w:r>
    </w:p>
    <w:p w14:paraId="218D3A2A" w14:textId="1187194E" w:rsidR="00232BE2" w:rsidRDefault="00232BE2" w:rsidP="00D14F6B">
      <w:pPr>
        <w:pStyle w:val="CommentText"/>
      </w:pPr>
    </w:p>
    <w:p w14:paraId="4CF0F92C" w14:textId="77777777" w:rsidR="00232BE2" w:rsidRDefault="00232BE2" w:rsidP="00300CBB">
      <w:pPr>
        <w:pStyle w:val="CommentText"/>
      </w:pPr>
      <w:r>
        <w:t>Subspace methods such as multiple signal classification (MUSIC) [3] and estimation</w:t>
      </w:r>
    </w:p>
    <w:p w14:paraId="5393D8F6" w14:textId="77777777" w:rsidR="00232BE2" w:rsidRDefault="00232BE2" w:rsidP="00300CBB">
      <w:pPr>
        <w:pStyle w:val="CommentText"/>
      </w:pPr>
      <w:r>
        <w:t xml:space="preserve">of signal parameters via rational invariance technique (ESPRIT) [4] are popular because of </w:t>
      </w:r>
      <w:proofErr w:type="gramStart"/>
      <w:r>
        <w:t>their</w:t>
      </w:r>
      <w:proofErr w:type="gramEnd"/>
    </w:p>
    <w:p w14:paraId="69F7363F" w14:textId="77777777" w:rsidR="00232BE2" w:rsidRDefault="00232BE2" w:rsidP="00300CBB">
      <w:pPr>
        <w:pStyle w:val="CommentText"/>
      </w:pPr>
      <w:r>
        <w:t>asymptotic infinite resolution and unbiased estimation performance. Apart from the successful</w:t>
      </w:r>
    </w:p>
    <w:p w14:paraId="4BE909C5" w14:textId="77777777" w:rsidR="00232BE2" w:rsidRDefault="00232BE2" w:rsidP="00300CBB">
      <w:pPr>
        <w:pStyle w:val="CommentText"/>
      </w:pPr>
      <w:r>
        <w:t>applications in DOA finding, they are also very attractive in time-reversal imaging [5–7]. However,</w:t>
      </w:r>
    </w:p>
    <w:p w14:paraId="4628A036" w14:textId="1577F040" w:rsidR="00232BE2" w:rsidRDefault="00232BE2" w:rsidP="00300CBB">
      <w:pPr>
        <w:pStyle w:val="CommentText"/>
      </w:pPr>
      <w:r>
        <w:t xml:space="preserve">subspace methods require the </w:t>
      </w:r>
      <w:proofErr w:type="spellStart"/>
      <w:r>
        <w:t>eigen</w:t>
      </w:r>
      <w:proofErr w:type="spellEnd"/>
      <w:r>
        <w:t xml:space="preserve"> decomposition of the covariance matrix of the received signal</w:t>
      </w:r>
    </w:p>
    <w:p w14:paraId="1F9702B3" w14:textId="77777777" w:rsidR="00232BE2" w:rsidRDefault="00232BE2" w:rsidP="00300CBB">
      <w:pPr>
        <w:pStyle w:val="CommentText"/>
      </w:pPr>
      <w:r>
        <w:t>to get the noise and signal subspaces, which adds to the computational burden. Besides, subspace</w:t>
      </w:r>
    </w:p>
    <w:p w14:paraId="06E28960" w14:textId="1FD4C541" w:rsidR="00232BE2" w:rsidRDefault="00232BE2" w:rsidP="00300CBB">
      <w:pPr>
        <w:pStyle w:val="CommentText"/>
      </w:pPr>
      <w:r>
        <w:t>methods cannot be applied directly in coherent scenarios [8]. Additional decorrelation techniques (e.g., spatial smoothing, SS) are usually necessary. SS was originally proposed for DOA estimation with coherent signals in [9], which was only a single-direction SS technique. Since then, various kinds of improvements of this technique have been developed.</w:t>
      </w:r>
    </w:p>
  </w:comment>
  <w:comment w:id="10" w:author="Usuario de Windows" w:date="2021-01-03T17:59:00Z" w:initials="UdW">
    <w:p w14:paraId="0AF40EC1" w14:textId="48CE140F" w:rsidR="00232BE2" w:rsidRPr="00401EC1" w:rsidRDefault="00232BE2">
      <w:pPr>
        <w:pStyle w:val="CommentText"/>
      </w:pPr>
      <w:r>
        <w:rPr>
          <w:rStyle w:val="CommentReference"/>
        </w:rPr>
        <w:annotationRef/>
      </w:r>
      <w:r w:rsidRPr="003A369F">
        <w:rPr>
          <w:lang w:val="es-CU"/>
        </w:rPr>
        <w:t xml:space="preserve">Aqui, dou uma breve explicação sobre o que cada item faz que usa a técnica SSR. </w:t>
      </w:r>
      <w:proofErr w:type="spellStart"/>
      <w:r w:rsidRPr="00401EC1">
        <w:t>Isso</w:t>
      </w:r>
      <w:proofErr w:type="spellEnd"/>
      <w:r w:rsidRPr="00401EC1">
        <w:t xml:space="preserve"> </w:t>
      </w:r>
      <w:proofErr w:type="spellStart"/>
      <w:r w:rsidRPr="00401EC1">
        <w:t>vai</w:t>
      </w:r>
      <w:proofErr w:type="spellEnd"/>
      <w:r w:rsidRPr="00401EC1">
        <w:t xml:space="preserve"> </w:t>
      </w:r>
      <w:proofErr w:type="spellStart"/>
      <w:r w:rsidRPr="00401EC1">
        <w:t>na</w:t>
      </w:r>
      <w:proofErr w:type="spellEnd"/>
      <w:r w:rsidRPr="00401EC1">
        <w:t xml:space="preserve"> </w:t>
      </w:r>
      <w:proofErr w:type="spellStart"/>
      <w:r w:rsidRPr="00401EC1">
        <w:t>tese</w:t>
      </w:r>
      <w:proofErr w:type="spellEnd"/>
      <w:r w:rsidRPr="00401EC1">
        <w:t xml:space="preserve">, mas </w:t>
      </w:r>
      <w:proofErr w:type="spellStart"/>
      <w:r w:rsidRPr="00401EC1">
        <w:t>não</w:t>
      </w:r>
      <w:proofErr w:type="spellEnd"/>
      <w:r w:rsidRPr="00401EC1">
        <w:t xml:space="preserve"> no </w:t>
      </w:r>
      <w:proofErr w:type="spellStart"/>
      <w:r w:rsidRPr="00401EC1">
        <w:t>artigo</w:t>
      </w:r>
      <w:proofErr w:type="spellEnd"/>
    </w:p>
  </w:comment>
  <w:comment w:id="11" w:author="Usuario de Windows" w:date="2021-06-01T07:43:00Z" w:initials="UdW">
    <w:p w14:paraId="05C2183E" w14:textId="3BDB9900" w:rsidR="00232BE2" w:rsidRDefault="00232BE2">
      <w:pPr>
        <w:pStyle w:val="CommentText"/>
      </w:pPr>
      <w:r>
        <w:rPr>
          <w:rStyle w:val="CommentReference"/>
        </w:rPr>
        <w:annotationRef/>
      </w:r>
      <w:r>
        <w:t>With the advances in ml some researchers gradually began to consider the problem of DOA using machine learning techniques</w:t>
      </w:r>
    </w:p>
  </w:comment>
  <w:comment w:id="19" w:author="Usuario de Windows" w:date="2021-06-01T17:06:00Z" w:initials="UdW">
    <w:p w14:paraId="04D34B63" w14:textId="340BDFD0" w:rsidR="00232BE2" w:rsidRPr="00175B03" w:rsidRDefault="00232BE2" w:rsidP="00175B03">
      <w:pPr>
        <w:autoSpaceDE w:val="0"/>
        <w:autoSpaceDN w:val="0"/>
        <w:adjustRightInd w:val="0"/>
        <w:spacing w:after="0" w:line="240" w:lineRule="auto"/>
        <w:ind w:left="0" w:firstLine="0"/>
        <w:jc w:val="left"/>
        <w:rPr>
          <w:rFonts w:ascii="Times-Roman" w:hAnsi="Times-Roman" w:cs="Times-Roman"/>
          <w:sz w:val="20"/>
          <w:szCs w:val="20"/>
        </w:rPr>
      </w:pPr>
      <w:r>
        <w:rPr>
          <w:rStyle w:val="CommentReference"/>
        </w:rPr>
        <w:annotationRef/>
      </w:r>
      <w:r>
        <w:rPr>
          <w:rFonts w:ascii="Times-Roman" w:hAnsi="Times-Roman" w:cs="Times-Roman"/>
          <w:sz w:val="20"/>
          <w:szCs w:val="20"/>
        </w:rPr>
        <w:t>the wavelength of the impinging waves</w:t>
      </w:r>
    </w:p>
  </w:comment>
  <w:comment w:id="20" w:author="Usuario de Windows" w:date="2021-03-26T13:20:00Z" w:initials="UdW">
    <w:p w14:paraId="0260A49A" w14:textId="77777777" w:rsidR="00232BE2" w:rsidRDefault="00232BE2" w:rsidP="00A107F6">
      <w:pPr>
        <w:pStyle w:val="CommentText"/>
        <w:rPr>
          <w:lang w:val="es-CU"/>
        </w:rPr>
      </w:pPr>
      <w:r>
        <w:rPr>
          <w:rStyle w:val="CommentReference"/>
        </w:rPr>
        <w:annotationRef/>
      </w:r>
      <w:r w:rsidRPr="00F979B5">
        <w:rPr>
          <w:lang w:val="es-CU"/>
        </w:rPr>
        <w:t>Acomodar esto aquí que es el problema a resolver:</w:t>
      </w:r>
    </w:p>
    <w:p w14:paraId="5097514E" w14:textId="77777777" w:rsidR="00232BE2" w:rsidRPr="00F979B5" w:rsidRDefault="00232BE2" w:rsidP="00A107F6">
      <w:pPr>
        <w:pStyle w:val="CommentText"/>
        <w:numPr>
          <w:ilvl w:val="0"/>
          <w:numId w:val="3"/>
        </w:numPr>
        <w:rPr>
          <w:lang w:val="es-CU"/>
        </w:rPr>
      </w:pPr>
      <w:r w:rsidRPr="00F979B5">
        <w:rPr>
          <w:lang w:val="es-CU"/>
        </w:rPr>
        <w:t xml:space="preserve">Dado un dataset the power measurements corresponding to a single switching cycle and sus respectivos ángulos de azimuth y elevación, </w:t>
      </w:r>
      <w:r w:rsidRPr="00F979B5">
        <w:rPr>
          <w:lang w:val="es-ES"/>
        </w:rPr>
        <w:t xml:space="preserve">construya un clasificador capaz de predecir con la mayor precisión posible la clase de cada </w:t>
      </w:r>
      <w:proofErr w:type="spellStart"/>
      <w:r w:rsidRPr="00F979B5">
        <w:rPr>
          <w:lang w:val="es-ES"/>
        </w:rPr>
        <w:t>source</w:t>
      </w:r>
      <w:proofErr w:type="spellEnd"/>
      <w:r w:rsidRPr="00F979B5">
        <w:rPr>
          <w:lang w:val="es-ES"/>
        </w:rPr>
        <w:t>.</w:t>
      </w:r>
    </w:p>
    <w:p w14:paraId="53A6CFAD" w14:textId="417A0D65" w:rsidR="00232BE2" w:rsidRPr="00A107F6" w:rsidRDefault="00232BE2">
      <w:pPr>
        <w:pStyle w:val="CommentText"/>
        <w:rPr>
          <w:lang w:val="es-CU"/>
        </w:rPr>
      </w:pPr>
    </w:p>
  </w:comment>
  <w:comment w:id="22" w:author="Usuario de Windows" w:date="2021-05-25T14:54:00Z" w:initials="UdW">
    <w:p w14:paraId="040248C4" w14:textId="45AFF154" w:rsidR="00232BE2" w:rsidRPr="000A6F91" w:rsidRDefault="00232BE2">
      <w:pPr>
        <w:pStyle w:val="CommentText"/>
        <w:rPr>
          <w:lang w:val="es-CU"/>
        </w:rPr>
      </w:pPr>
      <w:r>
        <w:rPr>
          <w:rStyle w:val="CommentReference"/>
        </w:rPr>
        <w:annotationRef/>
      </w:r>
      <w:r w:rsidRPr="000A6F91">
        <w:rPr>
          <w:lang w:val="es-CU"/>
        </w:rPr>
        <w:t>Esto no se si tengo q ponerlo y en todo caso no va aquí</w:t>
      </w:r>
    </w:p>
  </w:comment>
  <w:comment w:id="24" w:author="Usuario de Windows" w:date="2021-05-26T08:13:00Z" w:initials="UdW">
    <w:p w14:paraId="7DCDE8E7" w14:textId="18289AAE" w:rsidR="00232BE2" w:rsidRPr="00CB4063" w:rsidRDefault="00232BE2">
      <w:pPr>
        <w:pStyle w:val="CommentText"/>
        <w:rPr>
          <w:lang w:val="es-CU"/>
        </w:rPr>
      </w:pPr>
      <w:r>
        <w:rPr>
          <w:rStyle w:val="CommentReference"/>
        </w:rPr>
        <w:annotationRef/>
      </w:r>
      <w:r w:rsidRPr="005B179E">
        <w:rPr>
          <w:lang w:val="es-CU"/>
        </w:rPr>
        <w:t>Cuando termine ver el número de las ecuaciones</w:t>
      </w:r>
    </w:p>
  </w:comment>
  <w:comment w:id="25" w:author="Usuario de Windows" w:date="2021-05-27T21:14:00Z" w:initials="UdW">
    <w:p w14:paraId="197C3195" w14:textId="4C4BF492" w:rsidR="00232BE2" w:rsidRPr="00CB4063" w:rsidRDefault="00232BE2">
      <w:pPr>
        <w:pStyle w:val="CommentText"/>
        <w:rPr>
          <w:lang w:val="es-CU"/>
        </w:rPr>
      </w:pPr>
      <w:r>
        <w:rPr>
          <w:rStyle w:val="CommentReference"/>
        </w:rPr>
        <w:annotationRef/>
      </w:r>
      <w:r w:rsidRPr="005B179E">
        <w:rPr>
          <w:lang w:val="es-CU"/>
        </w:rPr>
        <w:t>Cuando termine ver el número de las ecuaciones</w:t>
      </w:r>
    </w:p>
  </w:comment>
  <w:comment w:id="27" w:author="Usuario de Windows" w:date="2021-03-25T22:18:00Z" w:initials="UdW">
    <w:p w14:paraId="7F9560F3" w14:textId="7AE416BF" w:rsidR="00232BE2" w:rsidRDefault="00232BE2">
      <w:pPr>
        <w:pStyle w:val="CommentText"/>
      </w:pPr>
      <w:r>
        <w:rPr>
          <w:rStyle w:val="CommentReference"/>
        </w:rPr>
        <w:annotationRef/>
      </w:r>
      <w:r>
        <w:rPr>
          <w:rStyle w:val="Emphasis"/>
          <w:rFonts w:ascii="Segoe UI" w:hAnsi="Segoe UI" w:cs="Segoe UI"/>
          <w:color w:val="212529"/>
        </w:rPr>
        <w:t>class </w:t>
      </w:r>
      <w:r>
        <w:rPr>
          <w:rStyle w:val="HTMLCode"/>
          <w:rFonts w:ascii="Consolas" w:eastAsiaTheme="minorHAnsi" w:hAnsi="Consolas"/>
          <w:color w:val="222222"/>
          <w:sz w:val="21"/>
          <w:szCs w:val="21"/>
        </w:rPr>
        <w:t>sklearn.tree.</w:t>
      </w:r>
      <w:r>
        <w:rPr>
          <w:rStyle w:val="HTMLCode"/>
          <w:rFonts w:ascii="Consolas" w:eastAsiaTheme="minorHAnsi" w:hAnsi="Consolas"/>
          <w:b/>
          <w:bCs/>
          <w:color w:val="222222"/>
          <w:sz w:val="21"/>
          <w:szCs w:val="21"/>
        </w:rPr>
        <w:t>DecisionTreeClassifier</w:t>
      </w:r>
      <w:r>
        <w:rPr>
          <w:rStyle w:val="sig-paren"/>
          <w:rFonts w:ascii="Segoe UI" w:hAnsi="Segoe UI" w:cs="Segoe UI"/>
          <w:color w:val="212529"/>
        </w:rPr>
        <w:t>(</w:t>
      </w:r>
      <w:r>
        <w:rPr>
          <w:rStyle w:val="o"/>
          <w:rFonts w:ascii="Segoe UI" w:hAnsi="Segoe UI" w:cs="Segoe UI"/>
          <w:i/>
          <w:iCs/>
          <w:color w:val="212529"/>
        </w:rPr>
        <w:t>*</w:t>
      </w:r>
      <w:r>
        <w:rPr>
          <w:rFonts w:ascii="Segoe UI" w:hAnsi="Segoe UI" w:cs="Segoe UI"/>
          <w:color w:val="212529"/>
          <w:shd w:val="clear" w:color="auto" w:fill="F8F8F8"/>
        </w:rPr>
        <w:t>, </w:t>
      </w:r>
      <w:r>
        <w:rPr>
          <w:rStyle w:val="n"/>
          <w:rFonts w:ascii="Segoe UI" w:hAnsi="Segoe UI" w:cs="Segoe UI"/>
          <w:i/>
          <w:iCs/>
          <w:color w:val="212529"/>
        </w:rPr>
        <w:t>criterion</w:t>
      </w:r>
      <w:r>
        <w:rPr>
          <w:rStyle w:val="o"/>
          <w:rFonts w:ascii="Segoe UI" w:hAnsi="Segoe UI" w:cs="Segoe UI"/>
          <w:i/>
          <w:iCs/>
          <w:color w:val="212529"/>
        </w:rPr>
        <w:t>=</w:t>
      </w:r>
      <w:r>
        <w:rPr>
          <w:rStyle w:val="defaultvalue"/>
          <w:rFonts w:ascii="Segoe UI" w:hAnsi="Segoe UI" w:cs="Segoe UI"/>
          <w:i/>
          <w:iCs/>
          <w:color w:val="212529"/>
        </w:rPr>
        <w:t>'gini'</w:t>
      </w:r>
      <w:r>
        <w:rPr>
          <w:rFonts w:ascii="Segoe UI" w:hAnsi="Segoe UI" w:cs="Segoe UI"/>
          <w:color w:val="212529"/>
          <w:shd w:val="clear" w:color="auto" w:fill="F8F8F8"/>
        </w:rPr>
        <w:t>, </w:t>
      </w:r>
      <w:r>
        <w:rPr>
          <w:rStyle w:val="n"/>
          <w:rFonts w:ascii="Segoe UI" w:hAnsi="Segoe UI" w:cs="Segoe UI"/>
          <w:i/>
          <w:iCs/>
          <w:color w:val="212529"/>
        </w:rPr>
        <w:t>splitter</w:t>
      </w:r>
      <w:r>
        <w:rPr>
          <w:rStyle w:val="o"/>
          <w:rFonts w:ascii="Segoe UI" w:hAnsi="Segoe UI" w:cs="Segoe UI"/>
          <w:i/>
          <w:iCs/>
          <w:color w:val="212529"/>
        </w:rPr>
        <w:t>=</w:t>
      </w:r>
      <w:r>
        <w:rPr>
          <w:rStyle w:val="defaultvalue"/>
          <w:rFonts w:ascii="Segoe UI" w:hAnsi="Segoe UI" w:cs="Segoe UI"/>
          <w:i/>
          <w:iCs/>
          <w:color w:val="212529"/>
        </w:rPr>
        <w:t>'best'</w:t>
      </w:r>
      <w:r>
        <w:rPr>
          <w:rFonts w:ascii="Segoe UI" w:hAnsi="Segoe UI" w:cs="Segoe UI"/>
          <w:color w:val="212529"/>
          <w:shd w:val="clear" w:color="auto" w:fill="F8F8F8"/>
        </w:rPr>
        <w:t>, </w:t>
      </w:r>
      <w:r>
        <w:rPr>
          <w:rStyle w:val="n"/>
          <w:rFonts w:ascii="Segoe UI" w:hAnsi="Segoe UI" w:cs="Segoe UI"/>
          <w:i/>
          <w:iCs/>
          <w:color w:val="212529"/>
        </w:rPr>
        <w:t>max_depth</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samples_split</w:t>
      </w:r>
      <w:r>
        <w:rPr>
          <w:rStyle w:val="o"/>
          <w:rFonts w:ascii="Segoe UI" w:hAnsi="Segoe UI" w:cs="Segoe UI"/>
          <w:i/>
          <w:iCs/>
          <w:color w:val="212529"/>
        </w:rPr>
        <w:t>=</w:t>
      </w:r>
      <w:r>
        <w:rPr>
          <w:rStyle w:val="defaultvalue"/>
          <w:rFonts w:ascii="Segoe UI" w:hAnsi="Segoe UI" w:cs="Segoe UI"/>
          <w:i/>
          <w:iCs/>
          <w:color w:val="212529"/>
        </w:rPr>
        <w:t>2</w:t>
      </w:r>
      <w:r>
        <w:rPr>
          <w:rFonts w:ascii="Segoe UI" w:hAnsi="Segoe UI" w:cs="Segoe UI"/>
          <w:color w:val="212529"/>
          <w:shd w:val="clear" w:color="auto" w:fill="F8F8F8"/>
        </w:rPr>
        <w:t>, </w:t>
      </w:r>
      <w:r>
        <w:rPr>
          <w:rStyle w:val="n"/>
          <w:rFonts w:ascii="Segoe UI" w:hAnsi="Segoe UI" w:cs="Segoe UI"/>
          <w:i/>
          <w:iCs/>
          <w:color w:val="212529"/>
        </w:rPr>
        <w:t>min_samples_leaf</w:t>
      </w:r>
      <w:r>
        <w:rPr>
          <w:rStyle w:val="o"/>
          <w:rFonts w:ascii="Segoe UI" w:hAnsi="Segoe UI" w:cs="Segoe UI"/>
          <w:i/>
          <w:iCs/>
          <w:color w:val="212529"/>
        </w:rPr>
        <w:t>=</w:t>
      </w:r>
      <w:r>
        <w:rPr>
          <w:rStyle w:val="defaultvalue"/>
          <w:rFonts w:ascii="Segoe UI" w:hAnsi="Segoe UI" w:cs="Segoe UI"/>
          <w:i/>
          <w:iCs/>
          <w:color w:val="212529"/>
        </w:rPr>
        <w:t>1</w:t>
      </w:r>
      <w:r>
        <w:rPr>
          <w:rFonts w:ascii="Segoe UI" w:hAnsi="Segoe UI" w:cs="Segoe UI"/>
          <w:color w:val="212529"/>
          <w:shd w:val="clear" w:color="auto" w:fill="F8F8F8"/>
        </w:rPr>
        <w:t>, </w:t>
      </w:r>
      <w:r>
        <w:rPr>
          <w:rStyle w:val="n"/>
          <w:rFonts w:ascii="Segoe UI" w:hAnsi="Segoe UI" w:cs="Segoe UI"/>
          <w:i/>
          <w:iCs/>
          <w:color w:val="212529"/>
        </w:rPr>
        <w:t>min_weight_fraction_leaf</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ax_featur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random_state</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ax_leaf_nod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impurity_decrease</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in_impurity_spli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lass_weigh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cp_alpha</w:t>
      </w:r>
      <w:r>
        <w:rPr>
          <w:rStyle w:val="o"/>
          <w:rFonts w:ascii="Segoe UI" w:hAnsi="Segoe UI" w:cs="Segoe UI"/>
          <w:i/>
          <w:iCs/>
          <w:color w:val="212529"/>
        </w:rPr>
        <w:t>=</w:t>
      </w:r>
      <w:r>
        <w:rPr>
          <w:rStyle w:val="defaultvalue"/>
          <w:rFonts w:ascii="Segoe UI" w:hAnsi="Segoe UI" w:cs="Segoe UI"/>
          <w:i/>
          <w:iCs/>
          <w:color w:val="212529"/>
        </w:rPr>
        <w:t>0.0</w:t>
      </w:r>
      <w:r>
        <w:rPr>
          <w:rStyle w:val="sig-paren"/>
          <w:rFonts w:ascii="Segoe UI" w:hAnsi="Segoe UI" w:cs="Segoe UI"/>
          <w:color w:val="212529"/>
        </w:rPr>
        <w:t>)</w:t>
      </w:r>
      <w:hyperlink r:id="rId1" w:anchor="L607" w:history="1">
        <w:r>
          <w:rPr>
            <w:rStyle w:val="viewcode-link"/>
            <w:rFonts w:ascii="Segoe UI" w:hAnsi="Segoe UI" w:cs="Segoe UI"/>
            <w:color w:val="2878A2"/>
          </w:rPr>
          <w:t>[source]</w:t>
        </w:r>
      </w:hyperlink>
    </w:p>
    <w:p w14:paraId="1B498551" w14:textId="6E8C2580" w:rsidR="00232BE2" w:rsidRDefault="00232BE2">
      <w:pPr>
        <w:pStyle w:val="CommentText"/>
      </w:pPr>
    </w:p>
    <w:p w14:paraId="11879EBB" w14:textId="5AE48DFF" w:rsidR="00232BE2" w:rsidRDefault="00232BE2">
      <w:pPr>
        <w:pStyle w:val="CommentText"/>
        <w:rPr>
          <w:lang w:val="es-CU"/>
        </w:rPr>
      </w:pPr>
      <w:r w:rsidRPr="009C14B4">
        <w:rPr>
          <w:lang w:val="es-CU"/>
        </w:rPr>
        <w:t>En la tesi</w:t>
      </w:r>
      <w:r>
        <w:rPr>
          <w:lang w:val="es-CU"/>
        </w:rPr>
        <w:t>s tengo que hablar de todas esto</w:t>
      </w:r>
      <w:r w:rsidRPr="009C14B4">
        <w:rPr>
          <w:lang w:val="es-CU"/>
        </w:rPr>
        <w:t xml:space="preserve">s </w:t>
      </w:r>
      <w:r>
        <w:rPr>
          <w:lang w:val="es-CU"/>
        </w:rPr>
        <w:t>atributos y analizar cuales dan mejores resultados.</w:t>
      </w:r>
    </w:p>
    <w:p w14:paraId="0D285EC2" w14:textId="3E3841EC" w:rsidR="00232BE2" w:rsidRDefault="00232BE2">
      <w:pPr>
        <w:pStyle w:val="CommentText"/>
        <w:rPr>
          <w:lang w:val="es-CU"/>
        </w:rPr>
      </w:pPr>
      <w:r>
        <w:rPr>
          <w:lang w:val="es-CU"/>
        </w:rPr>
        <w:t>Una conclusión de esta parte será cual da mejores resultados</w:t>
      </w:r>
    </w:p>
    <w:p w14:paraId="0F45D121" w14:textId="15A7AF67" w:rsidR="00232BE2" w:rsidRDefault="00232BE2">
      <w:pPr>
        <w:pStyle w:val="CommentText"/>
        <w:rPr>
          <w:lang w:val="es-CU"/>
        </w:rPr>
      </w:pPr>
    </w:p>
    <w:p w14:paraId="5D00B37F" w14:textId="1EC52B1F" w:rsidR="00232BE2" w:rsidRDefault="00232BE2">
      <w:pPr>
        <w:pStyle w:val="CommentText"/>
        <w:rPr>
          <w:lang w:val="es-CU"/>
        </w:rPr>
      </w:pPr>
      <w:r>
        <w:rPr>
          <w:lang w:val="es-CU"/>
        </w:rPr>
        <w:t>Bueno para abordar más en la tesis</w:t>
      </w:r>
    </w:p>
    <w:p w14:paraId="099EF453" w14:textId="23D74CBD" w:rsidR="00232BE2" w:rsidRPr="009C14B4" w:rsidRDefault="00232BE2">
      <w:pPr>
        <w:pStyle w:val="CommentText"/>
        <w:rPr>
          <w:lang w:val="es-CU"/>
        </w:rPr>
      </w:pPr>
      <w:r w:rsidRPr="00A2122B">
        <w:rPr>
          <w:lang w:val="es-CU"/>
        </w:rPr>
        <w:t>https://www.datacamp.com/community/tutorials/decision-tree-classification-python</w:t>
      </w:r>
    </w:p>
  </w:comment>
  <w:comment w:id="28" w:author="arodriguezm1027@gmail.com" w:date="2021-03-25T19:34:00Z" w:initials="a">
    <w:p w14:paraId="338D3C74" w14:textId="77777777" w:rsidR="00232BE2" w:rsidRPr="009C14B4" w:rsidRDefault="00232BE2" w:rsidP="00F368EC">
      <w:pPr>
        <w:pStyle w:val="CommentText"/>
        <w:rPr>
          <w:lang w:val="es-CU"/>
        </w:rPr>
      </w:pPr>
      <w:r>
        <w:rPr>
          <w:rStyle w:val="CommentReference"/>
        </w:rPr>
        <w:annotationRef/>
      </w:r>
      <w:r w:rsidRPr="009C14B4">
        <w:rPr>
          <w:lang w:val="es-CU"/>
        </w:rPr>
        <w:t>Florestas de decisão aleatória (ou florestas aleatórias) são um método de aprendizado</w:t>
      </w:r>
    </w:p>
    <w:p w14:paraId="4C54ED3B" w14:textId="77777777" w:rsidR="00232BE2" w:rsidRPr="009C14B4" w:rsidRDefault="00232BE2" w:rsidP="00F368EC">
      <w:pPr>
        <w:pStyle w:val="CommentText"/>
        <w:rPr>
          <w:lang w:val="es-CU"/>
        </w:rPr>
      </w:pPr>
      <w:r w:rsidRPr="009C14B4">
        <w:rPr>
          <w:lang w:val="es-CU"/>
        </w:rPr>
        <w:t>conjunto para classificação e regressão, que operam através da construção de uma</w:t>
      </w:r>
    </w:p>
    <w:p w14:paraId="711DC806" w14:textId="77777777" w:rsidR="00232BE2" w:rsidRPr="009C14B4" w:rsidRDefault="00232BE2" w:rsidP="00F368EC">
      <w:pPr>
        <w:pStyle w:val="CommentText"/>
        <w:rPr>
          <w:lang w:val="es-CU"/>
        </w:rPr>
      </w:pPr>
      <w:r w:rsidRPr="009C14B4">
        <w:rPr>
          <w:lang w:val="es-CU"/>
        </w:rPr>
        <w:t>infinidade de árvores de decisão no momento do treinamento e gerando a classe que</w:t>
      </w:r>
    </w:p>
    <w:p w14:paraId="1E8F74FC" w14:textId="77777777" w:rsidR="00232BE2" w:rsidRPr="009C14B4" w:rsidRDefault="00232BE2" w:rsidP="00F368EC">
      <w:pPr>
        <w:pStyle w:val="CommentText"/>
        <w:rPr>
          <w:lang w:val="es-CU"/>
        </w:rPr>
      </w:pPr>
      <w:r w:rsidRPr="009C14B4">
        <w:rPr>
          <w:lang w:val="es-CU"/>
        </w:rPr>
        <w:t>tem o maior númerode votos (classificação) ou a média dos valores de saída das várias</w:t>
      </w:r>
    </w:p>
    <w:p w14:paraId="0087A31E" w14:textId="77777777" w:rsidR="00232BE2" w:rsidRPr="009C14B4" w:rsidRDefault="00232BE2" w:rsidP="00F368EC">
      <w:pPr>
        <w:pStyle w:val="CommentText"/>
        <w:rPr>
          <w:lang w:val="es-CU"/>
        </w:rPr>
      </w:pPr>
      <w:r w:rsidRPr="009C14B4">
        <w:rPr>
          <w:lang w:val="es-CU"/>
        </w:rPr>
        <w:t>árvores (regressão). As florestas de decisão aleatória corrigem o hábito das árvores de</w:t>
      </w:r>
    </w:p>
    <w:p w14:paraId="64960F53" w14:textId="6E8978E2" w:rsidR="00232BE2" w:rsidRPr="009C14B4" w:rsidRDefault="00232BE2" w:rsidP="00F368EC">
      <w:pPr>
        <w:pStyle w:val="CommentText"/>
        <w:rPr>
          <w:lang w:val="es-CU"/>
        </w:rPr>
      </w:pPr>
      <w:r w:rsidRPr="009C14B4">
        <w:rPr>
          <w:lang w:val="es-CU"/>
        </w:rPr>
        <w:t>decisão de se sobreajustar ao conjunto de treinamento.</w:t>
      </w:r>
    </w:p>
  </w:comment>
  <w:comment w:id="31" w:author="Usuario de Windows" w:date="2021-05-29T20:21:00Z" w:initials="UdW">
    <w:p w14:paraId="2FDFB90E" w14:textId="14511D07" w:rsidR="00232BE2" w:rsidRDefault="00232BE2" w:rsidP="00AE58E2">
      <w:pPr>
        <w:pStyle w:val="CommentText"/>
      </w:pPr>
      <w:r>
        <w:rPr>
          <w:rStyle w:val="CommentReference"/>
        </w:rPr>
        <w:annotationRef/>
      </w:r>
      <w:proofErr w:type="spellStart"/>
      <w:r>
        <w:t>Cambiar</w:t>
      </w:r>
      <w:proofErr w:type="spellEnd"/>
      <w:r>
        <w:t xml:space="preserve"> la palabra array</w:t>
      </w:r>
    </w:p>
  </w:comment>
  <w:comment w:id="34" w:author="Usuario de Windows" w:date="2021-06-01T17:09:00Z" w:initials="UdW">
    <w:p w14:paraId="634DFB3A" w14:textId="7EC794C0" w:rsidR="00232BE2" w:rsidRPr="00175B03" w:rsidRDefault="00232BE2" w:rsidP="00175B03">
      <w:pPr>
        <w:autoSpaceDE w:val="0"/>
        <w:autoSpaceDN w:val="0"/>
        <w:adjustRightInd w:val="0"/>
        <w:spacing w:after="0" w:line="240" w:lineRule="auto"/>
        <w:ind w:left="0" w:firstLine="0"/>
        <w:jc w:val="left"/>
        <w:rPr>
          <w:rFonts w:ascii="Times-Roman" w:hAnsi="Times-Roman" w:cs="Times-Roman"/>
          <w:sz w:val="20"/>
          <w:szCs w:val="20"/>
        </w:rPr>
      </w:pPr>
      <w:r>
        <w:rPr>
          <w:rStyle w:val="CommentReference"/>
        </w:rPr>
        <w:annotationRef/>
      </w:r>
      <w:r>
        <w:rPr>
          <w:rFonts w:ascii="Times-Roman" w:hAnsi="Times-Roman" w:cs="Times-Roman"/>
          <w:sz w:val="20"/>
          <w:szCs w:val="20"/>
        </w:rPr>
        <w:t>the wavelength of the impinging waves</w:t>
      </w:r>
    </w:p>
  </w:comment>
  <w:comment w:id="38" w:author="Usuario de Windows" w:date="2021-06-01T08:25:00Z" w:initials="UdW">
    <w:p w14:paraId="619CD12C" w14:textId="77777777" w:rsidR="00232BE2" w:rsidRDefault="00232BE2">
      <w:pPr>
        <w:pStyle w:val="CommentText"/>
      </w:pPr>
      <w:r>
        <w:rPr>
          <w:rStyle w:val="CommentReference"/>
        </w:rPr>
        <w:annotationRef/>
      </w:r>
      <w:r w:rsidRPr="00466B8E">
        <w:t>In the application process of machine learning-based direction-finding approaches, more training samples can be collected. It might be interesting to study the incremental learning method for direction finding which could quickly update the model capability without batch processing.</w:t>
      </w:r>
    </w:p>
    <w:p w14:paraId="4F6D4914" w14:textId="77777777" w:rsidR="00232BE2" w:rsidRDefault="00232BE2">
      <w:pPr>
        <w:pStyle w:val="CommentText"/>
      </w:pPr>
    </w:p>
    <w:p w14:paraId="1DD7C09A" w14:textId="0F1F38DD" w:rsidR="00232BE2" w:rsidRPr="00466B8E" w:rsidRDefault="00232BE2">
      <w:pPr>
        <w:pStyle w:val="CommentText"/>
        <w:rPr>
          <w:lang w:val="es-CU"/>
        </w:rPr>
      </w:pPr>
      <w:r w:rsidRPr="00466B8E">
        <w:rPr>
          <w:lang w:val="es-CU"/>
        </w:rPr>
        <w:t>Esto puede ser la propuesta para proximos trabajo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E28960" w15:done="0"/>
  <w15:commentEx w15:paraId="0AF40EC1" w15:done="0"/>
  <w15:commentEx w15:paraId="05C2183E" w15:done="0"/>
  <w15:commentEx w15:paraId="04D34B63" w15:done="0"/>
  <w15:commentEx w15:paraId="53A6CFAD" w15:done="0"/>
  <w15:commentEx w15:paraId="040248C4" w15:done="0"/>
  <w15:commentEx w15:paraId="7DCDE8E7" w15:done="0"/>
  <w15:commentEx w15:paraId="197C3195" w15:done="0"/>
  <w15:commentEx w15:paraId="099EF453" w15:done="0"/>
  <w15:commentEx w15:paraId="64960F53" w15:done="0"/>
  <w15:commentEx w15:paraId="2FDFB90E" w15:done="0"/>
  <w15:commentEx w15:paraId="634DFB3A" w15:done="0"/>
  <w15:commentEx w15:paraId="1DD7C0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60E9" w16cex:dateUtc="2021-03-25T23:20:00Z"/>
  <w16cex:commentExtensible w16cex:durableId="2405E9F5" w16cex:dateUtc="2021-03-24T20:40:00Z"/>
  <w16cex:commentExtensible w16cex:durableId="2405E945" w16cex:dateUtc="2021-03-24T20:37:00Z"/>
  <w16cex:commentExtensible w16cex:durableId="24076455" w16cex:dateUtc="2021-03-25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213A9F" w16cid:durableId="2405E6F2"/>
  <w16cid:commentId w16cid:paraId="4BEE9FA7" w16cid:durableId="2405E6F3"/>
  <w16cid:commentId w16cid:paraId="311A5346" w16cid:durableId="2405E6F4"/>
  <w16cid:commentId w16cid:paraId="0AF40EC1" w16cid:durableId="2405E6F5"/>
  <w16cid:commentId w16cid:paraId="148532CD" w16cid:durableId="2405E6F6"/>
  <w16cid:commentId w16cid:paraId="534B484D" w16cid:durableId="240760E9"/>
  <w16cid:commentId w16cid:paraId="291CC108" w16cid:durableId="2405E6F7"/>
  <w16cid:commentId w16cid:paraId="32F5BC44" w16cid:durableId="2405E9F5"/>
  <w16cid:commentId w16cid:paraId="7D84537B" w16cid:durableId="2405E945"/>
  <w16cid:commentId w16cid:paraId="64960F53" w16cid:durableId="24076455"/>
  <w16cid:commentId w16cid:paraId="781E208A" w16cid:durableId="2405E6F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EAAEAB" w14:textId="77777777" w:rsidR="00101055" w:rsidRDefault="00101055" w:rsidP="00DC35FF">
      <w:pPr>
        <w:spacing w:after="0" w:line="240" w:lineRule="auto"/>
      </w:pPr>
      <w:r>
        <w:separator/>
      </w:r>
    </w:p>
  </w:endnote>
  <w:endnote w:type="continuationSeparator" w:id="0">
    <w:p w14:paraId="4F31AEBB" w14:textId="77777777" w:rsidR="00101055" w:rsidRDefault="00101055"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57CDC" w14:textId="398DC199" w:rsidR="00232BE2" w:rsidRDefault="00232BE2" w:rsidP="00A65B09">
    <w:pPr>
      <w:pStyle w:val="Footer"/>
    </w:pPr>
  </w:p>
  <w:p w14:paraId="1885B52E" w14:textId="77777777" w:rsidR="00232BE2" w:rsidRDefault="00232BE2"/>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482186"/>
      <w:docPartObj>
        <w:docPartGallery w:val="Page Numbers (Bottom of Page)"/>
        <w:docPartUnique/>
      </w:docPartObj>
    </w:sdtPr>
    <w:sdtEndPr>
      <w:rPr>
        <w:noProof/>
      </w:rPr>
    </w:sdtEndPr>
    <w:sdtContent>
      <w:p w14:paraId="285B6019" w14:textId="23F4254F" w:rsidR="00232BE2" w:rsidRDefault="00232BE2">
        <w:pPr>
          <w:pStyle w:val="Footer"/>
          <w:jc w:val="right"/>
        </w:pPr>
        <w:r>
          <w:fldChar w:fldCharType="begin"/>
        </w:r>
        <w:r>
          <w:instrText xml:space="preserve"> PAGE   \* MERGEFORMAT </w:instrText>
        </w:r>
        <w:r>
          <w:fldChar w:fldCharType="separate"/>
        </w:r>
        <w:r w:rsidR="005B12E5">
          <w:rPr>
            <w:noProof/>
          </w:rPr>
          <w:t>20</w:t>
        </w:r>
        <w:r>
          <w:rPr>
            <w:noProof/>
          </w:rPr>
          <w:fldChar w:fldCharType="end"/>
        </w:r>
      </w:p>
    </w:sdtContent>
  </w:sdt>
  <w:p w14:paraId="07561A26" w14:textId="77777777" w:rsidR="00232BE2" w:rsidRDefault="00232BE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F31C5" w14:textId="77777777" w:rsidR="00101055" w:rsidRDefault="00101055" w:rsidP="00DC35FF">
      <w:pPr>
        <w:spacing w:after="0" w:line="240" w:lineRule="auto"/>
      </w:pPr>
      <w:r>
        <w:separator/>
      </w:r>
    </w:p>
  </w:footnote>
  <w:footnote w:type="continuationSeparator" w:id="0">
    <w:p w14:paraId="30E714A8" w14:textId="77777777" w:rsidR="00101055" w:rsidRDefault="00101055"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34651"/>
    <w:multiLevelType w:val="hybridMultilevel"/>
    <w:tmpl w:val="92C28A74"/>
    <w:lvl w:ilvl="0" w:tplc="A9B4008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7698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320136F"/>
    <w:multiLevelType w:val="hybridMultilevel"/>
    <w:tmpl w:val="932ED5A4"/>
    <w:lvl w:ilvl="0" w:tplc="99E21094">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97C1BA1"/>
    <w:multiLevelType w:val="hybridMultilevel"/>
    <w:tmpl w:val="80DE5498"/>
    <w:lvl w:ilvl="0" w:tplc="3BA0D16A">
      <w:start w:val="1"/>
      <w:numFmt w:val="decimal"/>
      <w:lvlText w:val="1.%1"/>
      <w:lvlJc w:val="left"/>
      <w:pPr>
        <w:ind w:left="215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FC93DDA"/>
    <w:multiLevelType w:val="hybridMultilevel"/>
    <w:tmpl w:val="1C426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A9384B"/>
    <w:multiLevelType w:val="hybridMultilevel"/>
    <w:tmpl w:val="9EEE8F20"/>
    <w:lvl w:ilvl="0" w:tplc="2FC87A48">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12" w15:restartNumberingAfterBreak="0">
    <w:nsid w:val="575B096E"/>
    <w:multiLevelType w:val="hybridMultilevel"/>
    <w:tmpl w:val="C1B495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6A8D7D74"/>
    <w:multiLevelType w:val="hybridMultilevel"/>
    <w:tmpl w:val="40AC89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3"/>
  </w:num>
  <w:num w:numId="2">
    <w:abstractNumId w:val="1"/>
  </w:num>
  <w:num w:numId="3">
    <w:abstractNumId w:val="5"/>
  </w:num>
  <w:num w:numId="4">
    <w:abstractNumId w:val="10"/>
  </w:num>
  <w:num w:numId="5">
    <w:abstractNumId w:val="3"/>
  </w:num>
  <w:num w:numId="6">
    <w:abstractNumId w:val="2"/>
  </w:num>
  <w:num w:numId="7">
    <w:abstractNumId w:val="8"/>
  </w:num>
  <w:num w:numId="8">
    <w:abstractNumId w:val="11"/>
  </w:num>
  <w:num w:numId="9">
    <w:abstractNumId w:val="6"/>
  </w:num>
  <w:num w:numId="10">
    <w:abstractNumId w:val="7"/>
  </w:num>
  <w:num w:numId="11">
    <w:abstractNumId w:val="14"/>
  </w:num>
  <w:num w:numId="12">
    <w:abstractNumId w:val="4"/>
  </w:num>
  <w:num w:numId="13">
    <w:abstractNumId w:val="9"/>
  </w:num>
  <w:num w:numId="14">
    <w:abstractNumId w:val="12"/>
  </w:num>
  <w:num w:numId="1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de Windows">
    <w15:presenceInfo w15:providerId="None" w15:userId="Usuario de Windows"/>
  </w15:person>
  <w15:person w15:author="arodriguezm1027@gmail.com">
    <w15:presenceInfo w15:providerId="Windows Live" w15:userId="e367cae67c59f0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38"/>
    <w:rsid w:val="00000EC9"/>
    <w:rsid w:val="00012887"/>
    <w:rsid w:val="000162BE"/>
    <w:rsid w:val="00022723"/>
    <w:rsid w:val="000233CE"/>
    <w:rsid w:val="00034F82"/>
    <w:rsid w:val="00054E2E"/>
    <w:rsid w:val="00077D7C"/>
    <w:rsid w:val="00085497"/>
    <w:rsid w:val="000876B0"/>
    <w:rsid w:val="000A6F91"/>
    <w:rsid w:val="000A7963"/>
    <w:rsid w:val="000C0113"/>
    <w:rsid w:val="000E0942"/>
    <w:rsid w:val="000F11D0"/>
    <w:rsid w:val="000F4D8D"/>
    <w:rsid w:val="00101055"/>
    <w:rsid w:val="00107B69"/>
    <w:rsid w:val="00111F06"/>
    <w:rsid w:val="00126287"/>
    <w:rsid w:val="00134F78"/>
    <w:rsid w:val="0014483B"/>
    <w:rsid w:val="0015533D"/>
    <w:rsid w:val="00156250"/>
    <w:rsid w:val="0016151A"/>
    <w:rsid w:val="001620ED"/>
    <w:rsid w:val="00166C7F"/>
    <w:rsid w:val="0017081E"/>
    <w:rsid w:val="00175B03"/>
    <w:rsid w:val="00182E22"/>
    <w:rsid w:val="001A0F11"/>
    <w:rsid w:val="001A4786"/>
    <w:rsid w:val="001A5C38"/>
    <w:rsid w:val="001A62EC"/>
    <w:rsid w:val="001B0F07"/>
    <w:rsid w:val="001B48D2"/>
    <w:rsid w:val="001B55AD"/>
    <w:rsid w:val="001C2BF9"/>
    <w:rsid w:val="001D0E48"/>
    <w:rsid w:val="00203970"/>
    <w:rsid w:val="00204BDF"/>
    <w:rsid w:val="00211C54"/>
    <w:rsid w:val="0022183C"/>
    <w:rsid w:val="00232BE2"/>
    <w:rsid w:val="00234D55"/>
    <w:rsid w:val="00240FBD"/>
    <w:rsid w:val="00246A64"/>
    <w:rsid w:val="002737BD"/>
    <w:rsid w:val="002A39A0"/>
    <w:rsid w:val="002A54A6"/>
    <w:rsid w:val="002A746C"/>
    <w:rsid w:val="002B37C8"/>
    <w:rsid w:val="002B64C4"/>
    <w:rsid w:val="002C2C63"/>
    <w:rsid w:val="002D6B0A"/>
    <w:rsid w:val="002D7BC9"/>
    <w:rsid w:val="002E2CBB"/>
    <w:rsid w:val="002F6656"/>
    <w:rsid w:val="00300CBB"/>
    <w:rsid w:val="00301150"/>
    <w:rsid w:val="00306CB2"/>
    <w:rsid w:val="00311668"/>
    <w:rsid w:val="00320D08"/>
    <w:rsid w:val="0032186A"/>
    <w:rsid w:val="003302E9"/>
    <w:rsid w:val="00330CCF"/>
    <w:rsid w:val="00343039"/>
    <w:rsid w:val="0034652D"/>
    <w:rsid w:val="00347713"/>
    <w:rsid w:val="00356CF8"/>
    <w:rsid w:val="00361E38"/>
    <w:rsid w:val="003649FC"/>
    <w:rsid w:val="003676D9"/>
    <w:rsid w:val="00370E7A"/>
    <w:rsid w:val="00384D98"/>
    <w:rsid w:val="00393E71"/>
    <w:rsid w:val="0039601E"/>
    <w:rsid w:val="00396DBB"/>
    <w:rsid w:val="003A20B1"/>
    <w:rsid w:val="003A2910"/>
    <w:rsid w:val="003A369F"/>
    <w:rsid w:val="003E6669"/>
    <w:rsid w:val="003E6D79"/>
    <w:rsid w:val="00401EC1"/>
    <w:rsid w:val="004057C5"/>
    <w:rsid w:val="00405872"/>
    <w:rsid w:val="00406BD8"/>
    <w:rsid w:val="004167D5"/>
    <w:rsid w:val="00425FC0"/>
    <w:rsid w:val="004334DC"/>
    <w:rsid w:val="00433776"/>
    <w:rsid w:val="0044645A"/>
    <w:rsid w:val="00450EC1"/>
    <w:rsid w:val="0045466E"/>
    <w:rsid w:val="0046506D"/>
    <w:rsid w:val="00466B8E"/>
    <w:rsid w:val="00467AC1"/>
    <w:rsid w:val="00470644"/>
    <w:rsid w:val="00481132"/>
    <w:rsid w:val="00481426"/>
    <w:rsid w:val="00481C95"/>
    <w:rsid w:val="00483AC2"/>
    <w:rsid w:val="00497C50"/>
    <w:rsid w:val="004A4662"/>
    <w:rsid w:val="004B2A57"/>
    <w:rsid w:val="004B6007"/>
    <w:rsid w:val="004C1FDA"/>
    <w:rsid w:val="004C350B"/>
    <w:rsid w:val="004C5A3F"/>
    <w:rsid w:val="004C7073"/>
    <w:rsid w:val="004D08D6"/>
    <w:rsid w:val="004E2FDD"/>
    <w:rsid w:val="004E6E20"/>
    <w:rsid w:val="004F53FC"/>
    <w:rsid w:val="00500937"/>
    <w:rsid w:val="00500F46"/>
    <w:rsid w:val="00505595"/>
    <w:rsid w:val="00507921"/>
    <w:rsid w:val="00511B4C"/>
    <w:rsid w:val="00517C56"/>
    <w:rsid w:val="005200B6"/>
    <w:rsid w:val="00522942"/>
    <w:rsid w:val="00522DC0"/>
    <w:rsid w:val="0052400A"/>
    <w:rsid w:val="00525FB9"/>
    <w:rsid w:val="00535BA9"/>
    <w:rsid w:val="00540225"/>
    <w:rsid w:val="00557005"/>
    <w:rsid w:val="00564F06"/>
    <w:rsid w:val="00565BFC"/>
    <w:rsid w:val="005663D2"/>
    <w:rsid w:val="00576AF2"/>
    <w:rsid w:val="00576C6F"/>
    <w:rsid w:val="00577E11"/>
    <w:rsid w:val="00583BE0"/>
    <w:rsid w:val="00595E0A"/>
    <w:rsid w:val="005B12E5"/>
    <w:rsid w:val="005B179E"/>
    <w:rsid w:val="005B1C0C"/>
    <w:rsid w:val="005B5675"/>
    <w:rsid w:val="005B5944"/>
    <w:rsid w:val="005C4319"/>
    <w:rsid w:val="005D2612"/>
    <w:rsid w:val="005E6D68"/>
    <w:rsid w:val="005F15EE"/>
    <w:rsid w:val="005F3258"/>
    <w:rsid w:val="005F7673"/>
    <w:rsid w:val="00611645"/>
    <w:rsid w:val="00624877"/>
    <w:rsid w:val="00626027"/>
    <w:rsid w:val="006274FB"/>
    <w:rsid w:val="0064175E"/>
    <w:rsid w:val="006447F1"/>
    <w:rsid w:val="0064549C"/>
    <w:rsid w:val="00646DA8"/>
    <w:rsid w:val="00646DD5"/>
    <w:rsid w:val="00650A40"/>
    <w:rsid w:val="006542B2"/>
    <w:rsid w:val="00661C48"/>
    <w:rsid w:val="00665512"/>
    <w:rsid w:val="00671AB2"/>
    <w:rsid w:val="00676A25"/>
    <w:rsid w:val="006879E3"/>
    <w:rsid w:val="0069765D"/>
    <w:rsid w:val="006A0787"/>
    <w:rsid w:val="006B04E0"/>
    <w:rsid w:val="006B1235"/>
    <w:rsid w:val="006B7104"/>
    <w:rsid w:val="006C3B0A"/>
    <w:rsid w:val="006E613E"/>
    <w:rsid w:val="006E7CF6"/>
    <w:rsid w:val="006F2E93"/>
    <w:rsid w:val="007131DE"/>
    <w:rsid w:val="007201EC"/>
    <w:rsid w:val="0073037B"/>
    <w:rsid w:val="00734DCD"/>
    <w:rsid w:val="00740B88"/>
    <w:rsid w:val="0074526C"/>
    <w:rsid w:val="00761513"/>
    <w:rsid w:val="00764E85"/>
    <w:rsid w:val="00770092"/>
    <w:rsid w:val="007720A7"/>
    <w:rsid w:val="00781DB6"/>
    <w:rsid w:val="007853D9"/>
    <w:rsid w:val="00790D8C"/>
    <w:rsid w:val="007B388C"/>
    <w:rsid w:val="007C58A9"/>
    <w:rsid w:val="007E0EC1"/>
    <w:rsid w:val="007E5C56"/>
    <w:rsid w:val="007F6622"/>
    <w:rsid w:val="007F6BF8"/>
    <w:rsid w:val="00800175"/>
    <w:rsid w:val="00800F04"/>
    <w:rsid w:val="00802701"/>
    <w:rsid w:val="00812F42"/>
    <w:rsid w:val="00817361"/>
    <w:rsid w:val="008217C7"/>
    <w:rsid w:val="00833A21"/>
    <w:rsid w:val="00833A49"/>
    <w:rsid w:val="0083458A"/>
    <w:rsid w:val="0083690E"/>
    <w:rsid w:val="00837E01"/>
    <w:rsid w:val="0084095F"/>
    <w:rsid w:val="00844C51"/>
    <w:rsid w:val="00863B21"/>
    <w:rsid w:val="0086609E"/>
    <w:rsid w:val="00871840"/>
    <w:rsid w:val="008760B0"/>
    <w:rsid w:val="00891918"/>
    <w:rsid w:val="008931E9"/>
    <w:rsid w:val="00894609"/>
    <w:rsid w:val="00897CB6"/>
    <w:rsid w:val="008A128C"/>
    <w:rsid w:val="008A72DC"/>
    <w:rsid w:val="008B055C"/>
    <w:rsid w:val="008B3CD4"/>
    <w:rsid w:val="008B65F7"/>
    <w:rsid w:val="008C31FA"/>
    <w:rsid w:val="008C3B92"/>
    <w:rsid w:val="008C5486"/>
    <w:rsid w:val="008F11DD"/>
    <w:rsid w:val="008F693F"/>
    <w:rsid w:val="00900860"/>
    <w:rsid w:val="00900E0F"/>
    <w:rsid w:val="00906D72"/>
    <w:rsid w:val="00910269"/>
    <w:rsid w:val="00920EF8"/>
    <w:rsid w:val="0092620B"/>
    <w:rsid w:val="00931FD1"/>
    <w:rsid w:val="009327DD"/>
    <w:rsid w:val="0093683E"/>
    <w:rsid w:val="00960364"/>
    <w:rsid w:val="009665CD"/>
    <w:rsid w:val="00982357"/>
    <w:rsid w:val="00984E91"/>
    <w:rsid w:val="009913FB"/>
    <w:rsid w:val="00993D63"/>
    <w:rsid w:val="00996991"/>
    <w:rsid w:val="00997E71"/>
    <w:rsid w:val="009A0D40"/>
    <w:rsid w:val="009A3A73"/>
    <w:rsid w:val="009A66A5"/>
    <w:rsid w:val="009C14B4"/>
    <w:rsid w:val="009C1B16"/>
    <w:rsid w:val="009C3829"/>
    <w:rsid w:val="009C7D3E"/>
    <w:rsid w:val="009D06B6"/>
    <w:rsid w:val="009D15F9"/>
    <w:rsid w:val="009E491D"/>
    <w:rsid w:val="009F7D20"/>
    <w:rsid w:val="00A107F6"/>
    <w:rsid w:val="00A2122B"/>
    <w:rsid w:val="00A26149"/>
    <w:rsid w:val="00A31E2C"/>
    <w:rsid w:val="00A360E8"/>
    <w:rsid w:val="00A37E8A"/>
    <w:rsid w:val="00A61534"/>
    <w:rsid w:val="00A65B09"/>
    <w:rsid w:val="00A768B1"/>
    <w:rsid w:val="00AA4B6C"/>
    <w:rsid w:val="00AA4DBF"/>
    <w:rsid w:val="00AB17A4"/>
    <w:rsid w:val="00AB3E57"/>
    <w:rsid w:val="00AB59CB"/>
    <w:rsid w:val="00AB5B0D"/>
    <w:rsid w:val="00AC5CA6"/>
    <w:rsid w:val="00AD0F15"/>
    <w:rsid w:val="00AD6E79"/>
    <w:rsid w:val="00AE1200"/>
    <w:rsid w:val="00AE2FD8"/>
    <w:rsid w:val="00AE318D"/>
    <w:rsid w:val="00AE58E2"/>
    <w:rsid w:val="00AF21E4"/>
    <w:rsid w:val="00AF2406"/>
    <w:rsid w:val="00AF6C54"/>
    <w:rsid w:val="00AF704D"/>
    <w:rsid w:val="00B02279"/>
    <w:rsid w:val="00B06CC9"/>
    <w:rsid w:val="00B3311A"/>
    <w:rsid w:val="00B4564B"/>
    <w:rsid w:val="00B634B4"/>
    <w:rsid w:val="00B7288F"/>
    <w:rsid w:val="00B76715"/>
    <w:rsid w:val="00B7774B"/>
    <w:rsid w:val="00B844D9"/>
    <w:rsid w:val="00B9056B"/>
    <w:rsid w:val="00B931EB"/>
    <w:rsid w:val="00B93403"/>
    <w:rsid w:val="00BA037B"/>
    <w:rsid w:val="00BA5D4D"/>
    <w:rsid w:val="00BB6A82"/>
    <w:rsid w:val="00BB7A47"/>
    <w:rsid w:val="00BD237E"/>
    <w:rsid w:val="00BD4B75"/>
    <w:rsid w:val="00BF134E"/>
    <w:rsid w:val="00BF6441"/>
    <w:rsid w:val="00C00E1C"/>
    <w:rsid w:val="00C10C23"/>
    <w:rsid w:val="00C11092"/>
    <w:rsid w:val="00C1211E"/>
    <w:rsid w:val="00C126BC"/>
    <w:rsid w:val="00C147E3"/>
    <w:rsid w:val="00C178BF"/>
    <w:rsid w:val="00C20071"/>
    <w:rsid w:val="00C25AED"/>
    <w:rsid w:val="00C3056A"/>
    <w:rsid w:val="00C30840"/>
    <w:rsid w:val="00C313B9"/>
    <w:rsid w:val="00C417EA"/>
    <w:rsid w:val="00C451ED"/>
    <w:rsid w:val="00C51879"/>
    <w:rsid w:val="00C51AE3"/>
    <w:rsid w:val="00C628CF"/>
    <w:rsid w:val="00C62E49"/>
    <w:rsid w:val="00C70094"/>
    <w:rsid w:val="00C75641"/>
    <w:rsid w:val="00C75F1A"/>
    <w:rsid w:val="00C87A1A"/>
    <w:rsid w:val="00C97E54"/>
    <w:rsid w:val="00CA16D2"/>
    <w:rsid w:val="00CA3ACA"/>
    <w:rsid w:val="00CB4063"/>
    <w:rsid w:val="00CB7CD0"/>
    <w:rsid w:val="00CC7345"/>
    <w:rsid w:val="00CD07D4"/>
    <w:rsid w:val="00CD1A5B"/>
    <w:rsid w:val="00CD1B18"/>
    <w:rsid w:val="00CD2B9E"/>
    <w:rsid w:val="00CE2799"/>
    <w:rsid w:val="00CE5CFB"/>
    <w:rsid w:val="00D01150"/>
    <w:rsid w:val="00D14F6B"/>
    <w:rsid w:val="00D23CFE"/>
    <w:rsid w:val="00D2665F"/>
    <w:rsid w:val="00D71A50"/>
    <w:rsid w:val="00D73291"/>
    <w:rsid w:val="00D746D6"/>
    <w:rsid w:val="00D80D8C"/>
    <w:rsid w:val="00D81381"/>
    <w:rsid w:val="00D860B3"/>
    <w:rsid w:val="00D92969"/>
    <w:rsid w:val="00DA3808"/>
    <w:rsid w:val="00DA5A4D"/>
    <w:rsid w:val="00DB1245"/>
    <w:rsid w:val="00DB7F53"/>
    <w:rsid w:val="00DC35FF"/>
    <w:rsid w:val="00DD1AE0"/>
    <w:rsid w:val="00DD523E"/>
    <w:rsid w:val="00DE0241"/>
    <w:rsid w:val="00DF60AB"/>
    <w:rsid w:val="00E12D60"/>
    <w:rsid w:val="00E14AE0"/>
    <w:rsid w:val="00E163F6"/>
    <w:rsid w:val="00E16CC2"/>
    <w:rsid w:val="00E17BB6"/>
    <w:rsid w:val="00E17EEB"/>
    <w:rsid w:val="00E37809"/>
    <w:rsid w:val="00E46687"/>
    <w:rsid w:val="00E5001C"/>
    <w:rsid w:val="00E506FC"/>
    <w:rsid w:val="00E546A6"/>
    <w:rsid w:val="00E757E2"/>
    <w:rsid w:val="00E80BDC"/>
    <w:rsid w:val="00E81513"/>
    <w:rsid w:val="00E83B6C"/>
    <w:rsid w:val="00E8672B"/>
    <w:rsid w:val="00E87588"/>
    <w:rsid w:val="00E90725"/>
    <w:rsid w:val="00E91A5A"/>
    <w:rsid w:val="00EA35E5"/>
    <w:rsid w:val="00EA4D2D"/>
    <w:rsid w:val="00EB0F46"/>
    <w:rsid w:val="00EC5E63"/>
    <w:rsid w:val="00EC7124"/>
    <w:rsid w:val="00ED1B7D"/>
    <w:rsid w:val="00EF2DA1"/>
    <w:rsid w:val="00EF3E76"/>
    <w:rsid w:val="00EF53C4"/>
    <w:rsid w:val="00EF5A61"/>
    <w:rsid w:val="00F16508"/>
    <w:rsid w:val="00F31ED6"/>
    <w:rsid w:val="00F34E7A"/>
    <w:rsid w:val="00F368EC"/>
    <w:rsid w:val="00F4389B"/>
    <w:rsid w:val="00F5335C"/>
    <w:rsid w:val="00F55C2A"/>
    <w:rsid w:val="00F637E8"/>
    <w:rsid w:val="00F658FC"/>
    <w:rsid w:val="00F71D88"/>
    <w:rsid w:val="00F72FDE"/>
    <w:rsid w:val="00F76671"/>
    <w:rsid w:val="00F87436"/>
    <w:rsid w:val="00F9219B"/>
    <w:rsid w:val="00F92208"/>
    <w:rsid w:val="00F92AE5"/>
    <w:rsid w:val="00F93B13"/>
    <w:rsid w:val="00F9693B"/>
    <w:rsid w:val="00F979B5"/>
    <w:rsid w:val="00FA0592"/>
    <w:rsid w:val="00FA0615"/>
    <w:rsid w:val="00FA14A9"/>
    <w:rsid w:val="00FB469A"/>
    <w:rsid w:val="00FB5F11"/>
    <w:rsid w:val="00FC0C14"/>
    <w:rsid w:val="00FC509A"/>
    <w:rsid w:val="00FD0161"/>
    <w:rsid w:val="00FD4FFB"/>
    <w:rsid w:val="00FD5DD5"/>
    <w:rsid w:val="00FE43CE"/>
    <w:rsid w:val="00FF2E6F"/>
    <w:rsid w:val="00FF3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7BC4"/>
  <w15:chartTrackingRefBased/>
  <w15:docId w15:val="{EF5A3C98-EA4A-42E5-B1F6-59B673440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Heading1">
    <w:name w:val="heading 1"/>
    <w:basedOn w:val="Normal"/>
    <w:next w:val="Normal"/>
    <w:link w:val="Heading1Char"/>
    <w:uiPriority w:val="9"/>
    <w:qFormat/>
    <w:rsid w:val="00CE2799"/>
    <w:pPr>
      <w:keepNext/>
      <w:keepLines/>
      <w:pBdr>
        <w:top w:val="single" w:sz="4" w:space="16" w:color="auto"/>
      </w:pBdr>
      <w:spacing w:before="320" w:after="840" w:line="240" w:lineRule="auto"/>
      <w:ind w:left="737"/>
      <w:outlineLvl w:val="0"/>
    </w:pPr>
    <w:rPr>
      <w:rFonts w:ascii="Arial" w:eastAsiaTheme="majorEastAsia" w:hAnsi="Arial" w:cstheme="majorBidi"/>
      <w:sz w:val="28"/>
      <w:szCs w:val="32"/>
    </w:rPr>
  </w:style>
  <w:style w:type="paragraph" w:styleId="Heading2">
    <w:name w:val="heading 2"/>
    <w:basedOn w:val="Normal"/>
    <w:next w:val="Normal"/>
    <w:link w:val="Heading2Ch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Heading3">
    <w:name w:val="heading 3"/>
    <w:basedOn w:val="Normal"/>
    <w:next w:val="Normal"/>
    <w:link w:val="Heading3Ch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799"/>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C97E54"/>
    <w:rPr>
      <w:rFonts w:ascii="Arial" w:eastAsiaTheme="majorEastAsia" w:hAnsi="Arial" w:cstheme="majorBidi"/>
      <w:sz w:val="26"/>
      <w:szCs w:val="26"/>
    </w:rPr>
  </w:style>
  <w:style w:type="character" w:styleId="PlaceholderText">
    <w:name w:val="Placeholder Text"/>
    <w:basedOn w:val="DefaultParagraphFont"/>
    <w:uiPriority w:val="99"/>
    <w:semiHidden/>
    <w:rsid w:val="002A39A0"/>
    <w:rPr>
      <w:color w:val="808080"/>
    </w:rPr>
  </w:style>
  <w:style w:type="paragraph" w:styleId="Bibliography">
    <w:name w:val="Bibliography"/>
    <w:basedOn w:val="Normal"/>
    <w:next w:val="Normal"/>
    <w:uiPriority w:val="37"/>
    <w:unhideWhenUsed/>
    <w:rsid w:val="00F5335C"/>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166C7F"/>
    <w:rPr>
      <w:sz w:val="16"/>
      <w:szCs w:val="16"/>
    </w:rPr>
  </w:style>
  <w:style w:type="paragraph" w:styleId="CommentText">
    <w:name w:val="annotation text"/>
    <w:basedOn w:val="Normal"/>
    <w:link w:val="CommentTextChar"/>
    <w:uiPriority w:val="99"/>
    <w:unhideWhenUsed/>
    <w:rsid w:val="00166C7F"/>
    <w:pPr>
      <w:spacing w:line="240" w:lineRule="auto"/>
    </w:pPr>
    <w:rPr>
      <w:sz w:val="20"/>
      <w:szCs w:val="20"/>
    </w:rPr>
  </w:style>
  <w:style w:type="character" w:customStyle="1" w:styleId="CommentTextChar">
    <w:name w:val="Comment Text Char"/>
    <w:basedOn w:val="DefaultParagraphFont"/>
    <w:link w:val="CommentText"/>
    <w:uiPriority w:val="99"/>
    <w:rsid w:val="00166C7F"/>
    <w:rPr>
      <w:sz w:val="20"/>
      <w:szCs w:val="20"/>
    </w:rPr>
  </w:style>
  <w:style w:type="paragraph" w:styleId="CommentSubject">
    <w:name w:val="annotation subject"/>
    <w:basedOn w:val="CommentText"/>
    <w:next w:val="CommentText"/>
    <w:link w:val="CommentSubjectChar"/>
    <w:uiPriority w:val="99"/>
    <w:semiHidden/>
    <w:unhideWhenUsed/>
    <w:rsid w:val="00166C7F"/>
    <w:rPr>
      <w:b/>
      <w:bCs/>
    </w:rPr>
  </w:style>
  <w:style w:type="character" w:customStyle="1" w:styleId="CommentSubjectChar">
    <w:name w:val="Comment Subject Char"/>
    <w:basedOn w:val="CommentTextChar"/>
    <w:link w:val="CommentSubject"/>
    <w:uiPriority w:val="99"/>
    <w:semiHidden/>
    <w:rsid w:val="00166C7F"/>
    <w:rPr>
      <w:b/>
      <w:bCs/>
      <w:sz w:val="20"/>
      <w:szCs w:val="20"/>
    </w:rPr>
  </w:style>
  <w:style w:type="paragraph" w:styleId="BalloonText">
    <w:name w:val="Balloon Text"/>
    <w:basedOn w:val="Normal"/>
    <w:link w:val="BalloonTextChar"/>
    <w:uiPriority w:val="99"/>
    <w:semiHidden/>
    <w:unhideWhenUsed/>
    <w:rsid w:val="00166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C7F"/>
    <w:rPr>
      <w:rFonts w:ascii="Segoe UI" w:hAnsi="Segoe UI" w:cs="Segoe UI"/>
      <w:sz w:val="18"/>
      <w:szCs w:val="18"/>
    </w:rPr>
  </w:style>
  <w:style w:type="character" w:customStyle="1" w:styleId="Heading3Char">
    <w:name w:val="Heading 3 Char"/>
    <w:basedOn w:val="DefaultParagraphFont"/>
    <w:link w:val="Heading3"/>
    <w:uiPriority w:val="9"/>
    <w:rsid w:val="00433776"/>
    <w:rPr>
      <w:rFonts w:ascii="Times New Roman" w:eastAsiaTheme="majorEastAsia" w:hAnsi="Times New Roman" w:cstheme="majorBidi"/>
      <w:i/>
      <w:sz w:val="24"/>
      <w:szCs w:val="24"/>
    </w:rPr>
  </w:style>
  <w:style w:type="table" w:styleId="TableGrid">
    <w:name w:val="Table Grid"/>
    <w:basedOn w:val="Table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List"/>
    <w:next w:val="Normal"/>
    <w:uiPriority w:val="34"/>
    <w:qFormat/>
    <w:rsid w:val="00CD2B9E"/>
    <w:pPr>
      <w:numPr>
        <w:numId w:val="9"/>
      </w:numPr>
      <w:ind w:left="1531" w:firstLine="0"/>
      <w:contextualSpacing w:val="0"/>
    </w:pPr>
  </w:style>
  <w:style w:type="table" w:customStyle="1" w:styleId="TableGrid0">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DefaultParagraphFont"/>
    <w:rsid w:val="006447F1"/>
  </w:style>
  <w:style w:type="character" w:styleId="Emphasis">
    <w:name w:val="Emphasis"/>
    <w:basedOn w:val="DefaultParagraphFont"/>
    <w:uiPriority w:val="20"/>
    <w:qFormat/>
    <w:rsid w:val="009C14B4"/>
    <w:rPr>
      <w:i/>
      <w:iCs/>
    </w:rPr>
  </w:style>
  <w:style w:type="character" w:styleId="HTMLCode">
    <w:name w:val="HTML Code"/>
    <w:basedOn w:val="DefaultParagraphFont"/>
    <w:uiPriority w:val="99"/>
    <w:semiHidden/>
    <w:unhideWhenUsed/>
    <w:rsid w:val="009C14B4"/>
    <w:rPr>
      <w:rFonts w:ascii="Courier New" w:eastAsia="Times New Roman" w:hAnsi="Courier New" w:cs="Courier New"/>
      <w:sz w:val="20"/>
      <w:szCs w:val="20"/>
    </w:rPr>
  </w:style>
  <w:style w:type="character" w:customStyle="1" w:styleId="sig-paren">
    <w:name w:val="sig-paren"/>
    <w:basedOn w:val="DefaultParagraphFont"/>
    <w:rsid w:val="009C14B4"/>
  </w:style>
  <w:style w:type="character" w:customStyle="1" w:styleId="o">
    <w:name w:val="o"/>
    <w:basedOn w:val="DefaultParagraphFont"/>
    <w:rsid w:val="009C14B4"/>
  </w:style>
  <w:style w:type="character" w:customStyle="1" w:styleId="n">
    <w:name w:val="n"/>
    <w:basedOn w:val="DefaultParagraphFont"/>
    <w:rsid w:val="009C14B4"/>
  </w:style>
  <w:style w:type="character" w:customStyle="1" w:styleId="defaultvalue">
    <w:name w:val="default_value"/>
    <w:basedOn w:val="DefaultParagraphFont"/>
    <w:rsid w:val="009C14B4"/>
  </w:style>
  <w:style w:type="character" w:customStyle="1" w:styleId="viewcode-link">
    <w:name w:val="viewcode-link"/>
    <w:basedOn w:val="DefaultParagraphFont"/>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DefaultParagraphFont"/>
    <w:rsid w:val="00C70094"/>
  </w:style>
  <w:style w:type="character" w:styleId="Strong">
    <w:name w:val="Strong"/>
    <w:basedOn w:val="DefaultParagraphFont"/>
    <w:uiPriority w:val="22"/>
    <w:qFormat/>
    <w:rsid w:val="00AA4DBF"/>
    <w:rPr>
      <w:b/>
      <w:bCs/>
    </w:rPr>
  </w:style>
  <w:style w:type="paragraph" w:styleId="TOCHeading">
    <w:name w:val="TOC Heading"/>
    <w:basedOn w:val="Heading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
    <w:name w:val="List"/>
    <w:basedOn w:val="Normal"/>
    <w:uiPriority w:val="99"/>
    <w:semiHidden/>
    <w:unhideWhenUsed/>
    <w:rsid w:val="00CE2799"/>
    <w:pPr>
      <w:ind w:left="283" w:hanging="283"/>
      <w:contextualSpacing/>
    </w:pPr>
  </w:style>
  <w:style w:type="paragraph" w:styleId="TOC1">
    <w:name w:val="toc 1"/>
    <w:basedOn w:val="Normal"/>
    <w:next w:val="Normal"/>
    <w:autoRedefine/>
    <w:uiPriority w:val="39"/>
    <w:unhideWhenUsed/>
    <w:rsid w:val="00507921"/>
    <w:pPr>
      <w:spacing w:after="100"/>
      <w:ind w:left="0"/>
    </w:pPr>
  </w:style>
  <w:style w:type="paragraph" w:styleId="TOC2">
    <w:name w:val="toc 2"/>
    <w:basedOn w:val="Normal"/>
    <w:next w:val="Normal"/>
    <w:autoRedefine/>
    <w:uiPriority w:val="39"/>
    <w:unhideWhenUsed/>
    <w:rsid w:val="00507921"/>
    <w:pPr>
      <w:spacing w:after="100"/>
      <w:ind w:left="240"/>
    </w:pPr>
  </w:style>
  <w:style w:type="paragraph" w:styleId="TOC3">
    <w:name w:val="toc 3"/>
    <w:basedOn w:val="Normal"/>
    <w:next w:val="Normal"/>
    <w:autoRedefine/>
    <w:uiPriority w:val="39"/>
    <w:unhideWhenUsed/>
    <w:rsid w:val="00507921"/>
    <w:pPr>
      <w:spacing w:after="100"/>
      <w:ind w:left="480"/>
    </w:pPr>
  </w:style>
  <w:style w:type="character" w:styleId="Hyperlink">
    <w:name w:val="Hyperlink"/>
    <w:basedOn w:val="DefaultParagraphFont"/>
    <w:uiPriority w:val="99"/>
    <w:unhideWhenUsed/>
    <w:rsid w:val="00507921"/>
    <w:rPr>
      <w:color w:val="0563C1" w:themeColor="hyperlink"/>
      <w:u w:val="single"/>
    </w:rPr>
  </w:style>
  <w:style w:type="paragraph" w:styleId="Header">
    <w:name w:val="header"/>
    <w:basedOn w:val="Normal"/>
    <w:link w:val="Head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HeaderChar">
    <w:name w:val="Header Char"/>
    <w:basedOn w:val="DefaultParagraphFont"/>
    <w:link w:val="Header"/>
    <w:uiPriority w:val="99"/>
    <w:rsid w:val="00DC35FF"/>
    <w:rPr>
      <w:rFonts w:eastAsiaTheme="minorEastAsia" w:cs="Times New Roman"/>
    </w:rPr>
  </w:style>
  <w:style w:type="paragraph" w:styleId="Footer">
    <w:name w:val="footer"/>
    <w:basedOn w:val="Normal"/>
    <w:link w:val="Foot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FooterChar">
    <w:name w:val="Footer Char"/>
    <w:basedOn w:val="DefaultParagraphFont"/>
    <w:link w:val="Footer"/>
    <w:uiPriority w:val="99"/>
    <w:rsid w:val="00DC35FF"/>
    <w:rPr>
      <w:rFonts w:eastAsiaTheme="minorEastAsia" w:cs="Times New Roman"/>
    </w:rPr>
  </w:style>
  <w:style w:type="paragraph" w:styleId="TableofFigures">
    <w:name w:val="table of figures"/>
    <w:basedOn w:val="Normal"/>
    <w:next w:val="Normal"/>
    <w:uiPriority w:val="99"/>
    <w:unhideWhenUsed/>
    <w:rsid w:val="00E91A5A"/>
    <w:pPr>
      <w:spacing w:after="0"/>
      <w:ind w:left="0"/>
    </w:pPr>
  </w:style>
  <w:style w:type="table" w:customStyle="1" w:styleId="TableGrid1">
    <w:name w:val="Table Grid1"/>
    <w:basedOn w:val="TableNormal"/>
    <w:next w:val="TableGrid"/>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ikit-learn/scikit-learn/blob/95119c13a/sklearn/tree/_classes.p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FBC72-4657-463F-A270-D509567CE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5</TotalTime>
  <Pages>1</Pages>
  <Words>19941</Words>
  <Characters>113669</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70</cp:revision>
  <dcterms:created xsi:type="dcterms:W3CDTF">2020-12-30T16:28:00Z</dcterms:created>
  <dcterms:modified xsi:type="dcterms:W3CDTF">2021-07-20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tMUwrP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